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C686E" w:rsidRPr="00FB6A6B" w:rsidRDefault="00343CB4" w:rsidP="00FB6A6B">
      <w:pPr>
        <w:pStyle w:val="science"/>
        <w:rPr>
          <w:b/>
          <w:bCs/>
          <w:sz w:val="32"/>
          <w:szCs w:val="32"/>
        </w:rPr>
      </w:pPr>
      <w:r w:rsidRPr="00564BBA">
        <w:rPr>
          <w:b/>
          <w:bCs/>
          <w:sz w:val="32"/>
          <w:szCs w:val="32"/>
        </w:rPr>
        <w:t>Introduction</w:t>
      </w:r>
      <w:r w:rsidRPr="00097158">
        <w:rPr>
          <w:lang w:bidi="ar-EG"/>
        </w:rPr>
        <w:t xml:space="preserve"> </w:t>
      </w:r>
    </w:p>
    <w:p w:rsidR="00D51DE9" w:rsidRDefault="00185A8B" w:rsidP="00956704">
      <w:pPr>
        <w:pStyle w:val="science"/>
        <w:spacing w:line="360" w:lineRule="auto"/>
        <w:jc w:val="both"/>
        <w:rPr>
          <w:lang w:bidi="ar-EG"/>
        </w:rPr>
      </w:pPr>
      <w:r>
        <w:rPr>
          <w:lang w:bidi="ar-EG"/>
        </w:rPr>
        <w:t>Multi</w:t>
      </w:r>
      <w:r w:rsidR="009966A3">
        <w:rPr>
          <w:lang w:bidi="ar-EG"/>
        </w:rPr>
        <w:t xml:space="preserve">objective </w:t>
      </w:r>
      <w:r w:rsidR="00A00A0A">
        <w:rPr>
          <w:lang w:bidi="ar-EG"/>
        </w:rPr>
        <w:t>O</w:t>
      </w:r>
      <w:r w:rsidR="00C86ACF">
        <w:rPr>
          <w:lang w:bidi="ar-EG"/>
        </w:rPr>
        <w:t>pt</w:t>
      </w:r>
      <w:r w:rsidR="00CF4F5C">
        <w:rPr>
          <w:lang w:bidi="ar-EG"/>
        </w:rPr>
        <w:t xml:space="preserve">imization </w:t>
      </w:r>
      <w:r w:rsidR="00C90D18">
        <w:rPr>
          <w:lang w:bidi="ar-EG"/>
        </w:rPr>
        <w:t xml:space="preserve">is </w:t>
      </w:r>
      <w:r w:rsidR="00E76561">
        <w:rPr>
          <w:lang w:bidi="ar-EG"/>
        </w:rPr>
        <w:t xml:space="preserve">an </w:t>
      </w:r>
      <w:r w:rsidR="00B9582D">
        <w:rPr>
          <w:lang w:bidi="ar-EG"/>
        </w:rPr>
        <w:t xml:space="preserve">important </w:t>
      </w:r>
      <w:r w:rsidR="00471CC1">
        <w:rPr>
          <w:lang w:bidi="ar-EG"/>
        </w:rPr>
        <w:t>research field</w:t>
      </w:r>
      <w:r w:rsidR="009974D8">
        <w:rPr>
          <w:lang w:bidi="ar-EG"/>
        </w:rPr>
        <w:t xml:space="preserve"> which is used in </w:t>
      </w:r>
      <w:r w:rsidR="00820916">
        <w:rPr>
          <w:lang w:bidi="ar-EG"/>
        </w:rPr>
        <w:t>science, engineering and economy</w:t>
      </w:r>
      <w:r w:rsidR="00471CC1">
        <w:rPr>
          <w:lang w:bidi="ar-EG"/>
        </w:rPr>
        <w:t xml:space="preserve">. </w:t>
      </w:r>
      <w:r w:rsidR="005827E2">
        <w:rPr>
          <w:lang w:bidi="ar-EG"/>
        </w:rPr>
        <w:t xml:space="preserve">Multiobjective Optimization </w:t>
      </w:r>
      <w:r w:rsidR="00737B7B">
        <w:rPr>
          <w:lang w:bidi="ar-EG"/>
        </w:rPr>
        <w:t xml:space="preserve">is concerned with </w:t>
      </w:r>
      <w:r w:rsidR="007A7854">
        <w:rPr>
          <w:lang w:bidi="ar-EG"/>
        </w:rPr>
        <w:t xml:space="preserve">decision making </w:t>
      </w:r>
      <w:r w:rsidR="00EA1BD1">
        <w:rPr>
          <w:lang w:bidi="ar-EG"/>
        </w:rPr>
        <w:t xml:space="preserve">for </w:t>
      </w:r>
      <w:r w:rsidR="008F5F8B">
        <w:rPr>
          <w:lang w:bidi="ar-EG"/>
        </w:rPr>
        <w:t>mu</w:t>
      </w:r>
      <w:r w:rsidR="00F17F28">
        <w:rPr>
          <w:lang w:bidi="ar-EG"/>
        </w:rPr>
        <w:t>lti</w:t>
      </w:r>
      <w:r w:rsidR="00121FBE">
        <w:rPr>
          <w:lang w:bidi="ar-EG"/>
        </w:rPr>
        <w:t>-</w:t>
      </w:r>
      <w:r w:rsidR="004D2D4D">
        <w:rPr>
          <w:lang w:bidi="ar-EG"/>
        </w:rPr>
        <w:t xml:space="preserve">criteria </w:t>
      </w:r>
      <w:r w:rsidR="00646FEF">
        <w:rPr>
          <w:lang w:bidi="ar-EG"/>
        </w:rPr>
        <w:t>problems</w:t>
      </w:r>
      <w:r w:rsidR="00F029C6">
        <w:rPr>
          <w:lang w:bidi="ar-EG"/>
        </w:rPr>
        <w:t xml:space="preserve"> </w:t>
      </w:r>
      <w:r w:rsidR="00402B90">
        <w:rPr>
          <w:lang w:bidi="ar-EG"/>
        </w:rPr>
        <w:t>involving</w:t>
      </w:r>
      <w:r w:rsidR="00AF561F">
        <w:rPr>
          <w:lang w:bidi="ar-EG"/>
        </w:rPr>
        <w:t xml:space="preserve"> </w:t>
      </w:r>
      <w:r w:rsidR="009D719C">
        <w:rPr>
          <w:lang w:bidi="ar-EG"/>
        </w:rPr>
        <w:t>m</w:t>
      </w:r>
      <w:r w:rsidR="00AA7A43">
        <w:rPr>
          <w:lang w:bidi="ar-EG"/>
        </w:rPr>
        <w:t>ulti</w:t>
      </w:r>
      <w:r w:rsidR="00377EBB">
        <w:rPr>
          <w:lang w:bidi="ar-EG"/>
        </w:rPr>
        <w:t>ple</w:t>
      </w:r>
      <w:r w:rsidR="00AA7A43">
        <w:rPr>
          <w:lang w:bidi="ar-EG"/>
        </w:rPr>
        <w:t xml:space="preserve"> </w:t>
      </w:r>
      <w:r w:rsidR="002267FA">
        <w:rPr>
          <w:lang w:bidi="ar-EG"/>
        </w:rPr>
        <w:t>objective functions</w:t>
      </w:r>
      <w:r w:rsidR="00734792">
        <w:rPr>
          <w:lang w:bidi="ar-EG"/>
        </w:rPr>
        <w:t xml:space="preserve">. </w:t>
      </w:r>
      <w:r w:rsidR="006C7DD2">
        <w:rPr>
          <w:lang w:bidi="ar-EG"/>
        </w:rPr>
        <w:t xml:space="preserve">The </w:t>
      </w:r>
      <w:r w:rsidR="00F81C47">
        <w:rPr>
          <w:lang w:bidi="ar-EG"/>
        </w:rPr>
        <w:t>multi</w:t>
      </w:r>
      <w:r w:rsidR="00604DCE">
        <w:rPr>
          <w:lang w:bidi="ar-EG"/>
        </w:rPr>
        <w:t>ple</w:t>
      </w:r>
      <w:r w:rsidR="00D27EBD">
        <w:rPr>
          <w:lang w:bidi="ar-EG"/>
        </w:rPr>
        <w:t xml:space="preserve"> </w:t>
      </w:r>
      <w:r w:rsidR="00912382">
        <w:rPr>
          <w:lang w:bidi="ar-EG"/>
        </w:rPr>
        <w:t>objective</w:t>
      </w:r>
      <w:r w:rsidR="00AA7CD8">
        <w:rPr>
          <w:lang w:bidi="ar-EG"/>
        </w:rPr>
        <w:t xml:space="preserve"> </w:t>
      </w:r>
      <w:r w:rsidR="00706364">
        <w:rPr>
          <w:lang w:bidi="ar-EG"/>
        </w:rPr>
        <w:t>functions</w:t>
      </w:r>
      <w:r w:rsidR="00912382">
        <w:rPr>
          <w:lang w:bidi="ar-EG"/>
        </w:rPr>
        <w:t xml:space="preserve"> </w:t>
      </w:r>
      <w:r w:rsidR="00057BF8">
        <w:rPr>
          <w:lang w:bidi="ar-EG"/>
        </w:rPr>
        <w:t xml:space="preserve">often </w:t>
      </w:r>
      <w:r w:rsidR="00400E90">
        <w:rPr>
          <w:lang w:bidi="ar-EG"/>
        </w:rPr>
        <w:t xml:space="preserve">result </w:t>
      </w:r>
      <w:r w:rsidR="00E63A03">
        <w:rPr>
          <w:lang w:bidi="ar-EG"/>
        </w:rPr>
        <w:t xml:space="preserve">in </w:t>
      </w:r>
      <w:r w:rsidR="005C563C">
        <w:rPr>
          <w:lang w:bidi="ar-EG"/>
        </w:rPr>
        <w:t>conf</w:t>
      </w:r>
      <w:r w:rsidR="00E971C5">
        <w:rPr>
          <w:lang w:bidi="ar-EG"/>
        </w:rPr>
        <w:t xml:space="preserve">lict </w:t>
      </w:r>
      <w:r w:rsidR="004C6D4F">
        <w:rPr>
          <w:lang w:bidi="ar-EG"/>
        </w:rPr>
        <w:t xml:space="preserve">if </w:t>
      </w:r>
      <w:r w:rsidR="00D3473D">
        <w:rPr>
          <w:lang w:bidi="ar-EG"/>
        </w:rPr>
        <w:t xml:space="preserve">each </w:t>
      </w:r>
      <w:r w:rsidR="00FE7837">
        <w:rPr>
          <w:lang w:bidi="ar-EG"/>
        </w:rPr>
        <w:t xml:space="preserve">objective </w:t>
      </w:r>
      <w:r w:rsidR="00FF5755">
        <w:rPr>
          <w:lang w:bidi="ar-EG"/>
        </w:rPr>
        <w:t xml:space="preserve">function </w:t>
      </w:r>
      <w:r w:rsidR="00BA616D">
        <w:rPr>
          <w:lang w:bidi="ar-EG"/>
        </w:rPr>
        <w:t xml:space="preserve">is </w:t>
      </w:r>
      <w:r w:rsidR="00F81034">
        <w:rPr>
          <w:lang w:bidi="ar-EG"/>
        </w:rPr>
        <w:t xml:space="preserve">optimized </w:t>
      </w:r>
      <w:r w:rsidR="00975EEB">
        <w:rPr>
          <w:lang w:bidi="ar-EG"/>
        </w:rPr>
        <w:t>separately</w:t>
      </w:r>
      <w:r w:rsidR="004D6A3B">
        <w:rPr>
          <w:lang w:bidi="ar-EG"/>
        </w:rPr>
        <w:t xml:space="preserve">, </w:t>
      </w:r>
      <w:r w:rsidR="00FC3B18">
        <w:rPr>
          <w:lang w:bidi="ar-EG"/>
        </w:rPr>
        <w:t xml:space="preserve">therefore </w:t>
      </w:r>
      <w:r w:rsidR="002B71DB">
        <w:rPr>
          <w:lang w:bidi="ar-EG"/>
        </w:rPr>
        <w:t xml:space="preserve">it is </w:t>
      </w:r>
      <w:r w:rsidR="009B059D">
        <w:rPr>
          <w:lang w:bidi="ar-EG"/>
        </w:rPr>
        <w:t>impor</w:t>
      </w:r>
      <w:r w:rsidR="00BD5B68">
        <w:rPr>
          <w:lang w:bidi="ar-EG"/>
        </w:rPr>
        <w:t xml:space="preserve">tant </w:t>
      </w:r>
      <w:r w:rsidR="00B910D9">
        <w:rPr>
          <w:lang w:bidi="ar-EG"/>
        </w:rPr>
        <w:t xml:space="preserve">to </w:t>
      </w:r>
      <w:r w:rsidR="00D02504">
        <w:rPr>
          <w:lang w:bidi="ar-EG"/>
        </w:rPr>
        <w:t>optimize</w:t>
      </w:r>
      <w:r w:rsidR="00A87DAC">
        <w:rPr>
          <w:lang w:bidi="ar-EG"/>
        </w:rPr>
        <w:t xml:space="preserve"> </w:t>
      </w:r>
      <w:r w:rsidR="006D4CA5">
        <w:rPr>
          <w:lang w:bidi="ar-EG"/>
        </w:rPr>
        <w:t xml:space="preserve">all </w:t>
      </w:r>
      <w:r w:rsidR="00950640">
        <w:rPr>
          <w:lang w:bidi="ar-EG"/>
        </w:rPr>
        <w:t xml:space="preserve">the </w:t>
      </w:r>
      <w:r w:rsidR="0059595F">
        <w:rPr>
          <w:lang w:bidi="ar-EG"/>
        </w:rPr>
        <w:t>object</w:t>
      </w:r>
      <w:r w:rsidR="00842A4B">
        <w:rPr>
          <w:lang w:bidi="ar-EG"/>
        </w:rPr>
        <w:t xml:space="preserve">ive </w:t>
      </w:r>
      <w:r w:rsidR="0008239A">
        <w:rPr>
          <w:lang w:bidi="ar-EG"/>
        </w:rPr>
        <w:t>f</w:t>
      </w:r>
      <w:r w:rsidR="00F125F4">
        <w:rPr>
          <w:lang w:bidi="ar-EG"/>
        </w:rPr>
        <w:t>unction</w:t>
      </w:r>
      <w:r w:rsidR="005F0B97">
        <w:rPr>
          <w:lang w:bidi="ar-EG"/>
        </w:rPr>
        <w:t>s</w:t>
      </w:r>
      <w:r w:rsidR="00F125F4">
        <w:rPr>
          <w:lang w:bidi="ar-EG"/>
        </w:rPr>
        <w:t xml:space="preserve"> </w:t>
      </w:r>
      <w:r w:rsidR="00F125F4">
        <w:t>simultaneously.</w:t>
      </w:r>
      <w:r w:rsidR="0082332D">
        <w:t xml:space="preserve"> </w:t>
      </w:r>
      <w:r w:rsidR="004C3A5E">
        <w:t xml:space="preserve">The </w:t>
      </w:r>
      <w:r w:rsidR="00CB575F">
        <w:rPr>
          <w:lang w:bidi="ar-EG"/>
        </w:rPr>
        <w:t>Multiobjective</w:t>
      </w:r>
      <w:r w:rsidR="00B75170">
        <w:rPr>
          <w:lang w:bidi="ar-EG"/>
        </w:rPr>
        <w:t xml:space="preserve"> </w:t>
      </w:r>
      <w:r w:rsidR="007F341A">
        <w:rPr>
          <w:lang w:bidi="ar-EG"/>
        </w:rPr>
        <w:t xml:space="preserve">optimization </w:t>
      </w:r>
      <w:r w:rsidR="00D16A99">
        <w:rPr>
          <w:lang w:bidi="ar-EG"/>
        </w:rPr>
        <w:t xml:space="preserve">is </w:t>
      </w:r>
      <w:r w:rsidR="00D0772D">
        <w:rPr>
          <w:lang w:bidi="ar-EG"/>
        </w:rPr>
        <w:t>formulated as follows:</w:t>
      </w:r>
    </w:p>
    <w:p w:rsidR="005B170F" w:rsidRPr="005B170F" w:rsidRDefault="009C55AC" w:rsidP="00131F46">
      <w:pPr>
        <w:rPr>
          <w:rFonts w:asciiTheme="majorBidi" w:eastAsiaTheme="minorEastAsia" w:hAnsiTheme="majorBidi" w:cstheme="majorBidi"/>
          <w:sz w:val="24"/>
          <w:szCs w:val="24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w:rPr>
                  <w:rFonts w:ascii="Cambria Math" w:hAnsi="Cambria Math"/>
                  <w:sz w:val="24"/>
                  <w:szCs w:val="24"/>
                </w:rPr>
                <m:t>min</m:t>
              </m:r>
            </m:fName>
            <m:e>
              <m:r>
                <w:rPr>
                  <w:rFonts w:ascii="Cambria Math" w:hAnsi="Cambria Math"/>
                  <w:sz w:val="24"/>
                  <w:szCs w:val="24"/>
                </w:rPr>
                <m:t>Z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=</m:t>
              </m:r>
              <m:sSub>
                <m:sSubPr>
                  <m:ctrlPr>
                    <w:rPr>
                      <w:rFonts w:ascii="Cambria Math" w:hAnsi="Cambria Math" w:cstheme="majorBidi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Z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k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 xml:space="preserve">  </m:t>
              </m:r>
            </m:e>
          </m:func>
          <m:r>
            <w:rPr>
              <w:rFonts w:ascii="Cambria Math" w:hAnsi="Cambria Math"/>
              <w:sz w:val="24"/>
              <w:szCs w:val="24"/>
            </w:rPr>
            <m:t xml:space="preserve"> k=1,2,3…,p           </m:t>
          </m:r>
        </m:oMath>
      </m:oMathPara>
    </w:p>
    <w:p w:rsidR="00E60745" w:rsidRPr="00414594" w:rsidRDefault="006503DE" w:rsidP="00323769">
      <w:pPr>
        <w:rPr>
          <w:rFonts w:asciiTheme="majorBidi" w:eastAsiaTheme="minorEastAsia" w:hAnsiTheme="majorBidi" w:cstheme="majorBidi"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s.t.:xϵ</m:t>
          </m:r>
          <m:r>
            <w:rPr>
              <w:rFonts w:ascii="Cambria Math" w:hAnsi="Cambria Math" w:hint="cs"/>
              <w:sz w:val="24"/>
              <w:szCs w:val="24"/>
            </w:rPr>
            <m:t>X</m:t>
          </m:r>
          <m:r>
            <w:rPr>
              <w:rFonts w:ascii="Cambria Math" w:hAnsi="Cambria Math"/>
              <w:sz w:val="24"/>
              <w:szCs w:val="24"/>
            </w:rPr>
            <m:t>⊂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m:rPr>
                  <m:scr m:val="double-struck"/>
                </m:rPr>
                <w:rPr>
                  <w:rFonts w:ascii="Cambria Math" w:hAnsi="Cambria Math"/>
                  <w:sz w:val="24"/>
                  <w:szCs w:val="24"/>
                </w:rPr>
                <m:t>R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</m:sSup>
        </m:oMath>
      </m:oMathPara>
    </w:p>
    <w:p w:rsidR="00B13E5F" w:rsidRDefault="00DF1647" w:rsidP="00FB12D4">
      <w:pPr>
        <w:spacing w:line="360" w:lineRule="auto"/>
        <w:jc w:val="both"/>
        <w:rPr>
          <w:rFonts w:asciiTheme="majorBidi" w:eastAsiaTheme="minorEastAsia" w:hAnsiTheme="majorBidi" w:cstheme="majorBidi"/>
          <w:sz w:val="24"/>
          <w:szCs w:val="24"/>
          <w:lang w:bidi="ar-EG"/>
        </w:rPr>
      </w:pPr>
      <w:proofErr w:type="gramStart"/>
      <w:r>
        <w:rPr>
          <w:rFonts w:asciiTheme="majorBidi" w:eastAsiaTheme="minorEastAsia" w:hAnsiTheme="majorBidi" w:cstheme="majorBidi"/>
          <w:sz w:val="24"/>
          <w:szCs w:val="24"/>
        </w:rPr>
        <w:t>w</w:t>
      </w:r>
      <w:r w:rsidR="005850A2">
        <w:rPr>
          <w:rFonts w:asciiTheme="majorBidi" w:eastAsiaTheme="minorEastAsia" w:hAnsiTheme="majorBidi" w:cstheme="majorBidi"/>
          <w:sz w:val="24"/>
          <w:szCs w:val="24"/>
        </w:rPr>
        <w:t>here</w:t>
      </w:r>
      <w:proofErr w:type="gramEnd"/>
      <w:r w:rsidR="005850A2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>n</m:t>
        </m:r>
      </m:oMath>
      <w:r w:rsidR="00A05875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EF6765">
        <w:rPr>
          <w:rFonts w:asciiTheme="majorBidi" w:eastAsiaTheme="minorEastAsia" w:hAnsiTheme="majorBidi" w:cstheme="majorBidi"/>
          <w:sz w:val="24"/>
          <w:szCs w:val="24"/>
        </w:rPr>
        <w:t xml:space="preserve">is the </w:t>
      </w:r>
      <w:r w:rsidR="00D422D7">
        <w:rPr>
          <w:rFonts w:asciiTheme="majorBidi" w:eastAsiaTheme="minorEastAsia" w:hAnsiTheme="majorBidi" w:cstheme="majorBidi"/>
          <w:sz w:val="24"/>
          <w:szCs w:val="24"/>
        </w:rPr>
        <w:t xml:space="preserve">number of </w:t>
      </w:r>
      <w:r w:rsidR="00D14603">
        <w:rPr>
          <w:rFonts w:asciiTheme="majorBidi" w:eastAsiaTheme="minorEastAsia" w:hAnsiTheme="majorBidi" w:cstheme="majorBidi"/>
          <w:sz w:val="24"/>
          <w:szCs w:val="24"/>
        </w:rPr>
        <w:t>variables</w:t>
      </w:r>
      <w:r w:rsidR="0050663B">
        <w:rPr>
          <w:rFonts w:asciiTheme="majorBidi" w:eastAsiaTheme="minorEastAsia" w:hAnsiTheme="majorBidi" w:cstheme="majorBidi"/>
          <w:sz w:val="24"/>
          <w:szCs w:val="24"/>
        </w:rPr>
        <w:t>,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Z</m:t>
            </m:r>
          </m:e>
          <m:sub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k</m:t>
            </m:r>
          </m:sub>
        </m:sSub>
        <m:d>
          <m:d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x</m:t>
            </m:r>
          </m:e>
        </m:d>
        <m:r>
          <w:rPr>
            <w:rFonts w:ascii="Cambria Math" w:eastAsiaTheme="minorEastAsia" w:hAnsi="Cambria Math" w:cstheme="majorBidi"/>
            <w:sz w:val="24"/>
            <w:szCs w:val="24"/>
          </w:rPr>
          <m:t>:</m:t>
        </m:r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Theme="minorEastAsia" w:hAnsi="Cambria Math" w:cstheme="majorBidi"/>
                <w:sz w:val="24"/>
                <w:szCs w:val="24"/>
              </w:rPr>
              <m:t>R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</w:rPr>
              <m:t>n</m:t>
            </m:r>
          </m:sup>
        </m:sSup>
        <m:box>
          <m:boxPr>
            <m:opEmu m:val="1"/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</w:rPr>
                </m:ctrlPr>
              </m:groupChrPr>
              <m:e/>
            </m:groupChr>
          </m:e>
        </m:box>
        <m:r>
          <m:rPr>
            <m:scr m:val="double-struck"/>
          </m:rPr>
          <w:rPr>
            <w:rFonts w:ascii="Cambria Math" w:eastAsiaTheme="minorEastAsia" w:hAnsi="Cambria Math" w:cstheme="majorBidi"/>
            <w:sz w:val="24"/>
            <w:szCs w:val="24"/>
          </w:rPr>
          <m:t>R</m:t>
        </m:r>
      </m:oMath>
      <w:r w:rsidR="00A94D27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9D5C53">
        <w:rPr>
          <w:rFonts w:asciiTheme="majorBidi" w:eastAsiaTheme="minorEastAsia" w:hAnsiTheme="majorBidi" w:cstheme="majorBidi"/>
          <w:sz w:val="24"/>
          <w:szCs w:val="24"/>
        </w:rPr>
        <w:t xml:space="preserve">represents the 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>k_th</m:t>
        </m:r>
      </m:oMath>
      <w:r w:rsidR="00DA1995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C72F56">
        <w:rPr>
          <w:rFonts w:asciiTheme="majorBidi" w:eastAsiaTheme="minorEastAsia" w:hAnsiTheme="majorBidi" w:cstheme="majorBidi"/>
          <w:sz w:val="24"/>
          <w:szCs w:val="24"/>
        </w:rPr>
        <w:t>objectives functions,</w:t>
      </w:r>
      <w:r w:rsidR="005508D7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487786">
        <w:rPr>
          <w:rFonts w:asciiTheme="majorBidi" w:eastAsiaTheme="minorEastAsia" w:hAnsiTheme="majorBidi" w:cstheme="majorBidi"/>
          <w:sz w:val="24"/>
          <w:szCs w:val="24"/>
        </w:rPr>
        <w:t xml:space="preserve">and </w:t>
      </w:r>
      <m:oMath>
        <m:r>
          <w:rPr>
            <w:rFonts w:ascii="Cambria Math" w:eastAsiaTheme="minorEastAsia" w:hAnsi="Cambria Math" w:cstheme="majorBidi"/>
            <w:sz w:val="24"/>
            <w:szCs w:val="24"/>
          </w:rPr>
          <m:t>X</m:t>
        </m:r>
      </m:oMath>
      <w:r w:rsidR="003951AD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486F84">
        <w:rPr>
          <w:rFonts w:asciiTheme="majorBidi" w:eastAsiaTheme="minorEastAsia" w:hAnsiTheme="majorBidi" w:cstheme="majorBidi"/>
          <w:sz w:val="24"/>
          <w:szCs w:val="24"/>
        </w:rPr>
        <w:t xml:space="preserve">is the </w:t>
      </w:r>
      <w:r w:rsidR="00B44846">
        <w:rPr>
          <w:rFonts w:asciiTheme="majorBidi" w:eastAsiaTheme="minorEastAsia" w:hAnsiTheme="majorBidi" w:cstheme="majorBidi"/>
          <w:sz w:val="24"/>
          <w:szCs w:val="24"/>
        </w:rPr>
        <w:t xml:space="preserve">set of </w:t>
      </w:r>
      <w:r w:rsidR="00B35C0F">
        <w:rPr>
          <w:rFonts w:asciiTheme="majorBidi" w:eastAsiaTheme="minorEastAsia" w:hAnsiTheme="majorBidi" w:cstheme="majorBidi"/>
          <w:sz w:val="24"/>
          <w:szCs w:val="24"/>
        </w:rPr>
        <w:t xml:space="preserve">feasible </w:t>
      </w:r>
      <w:r w:rsidR="005521D6">
        <w:rPr>
          <w:rFonts w:asciiTheme="majorBidi" w:eastAsiaTheme="minorEastAsia" w:hAnsiTheme="majorBidi" w:cstheme="majorBidi"/>
          <w:sz w:val="24"/>
          <w:szCs w:val="24"/>
        </w:rPr>
        <w:t>solutions</w:t>
      </w:r>
      <w:r w:rsidR="00B35C0F">
        <w:rPr>
          <w:rFonts w:asciiTheme="majorBidi" w:eastAsiaTheme="minorEastAsia" w:hAnsiTheme="majorBidi" w:cstheme="majorBidi"/>
          <w:sz w:val="24"/>
          <w:szCs w:val="24"/>
        </w:rPr>
        <w:t>.</w:t>
      </w:r>
      <w:r w:rsidR="00B13E5F">
        <w:rPr>
          <w:rFonts w:asciiTheme="majorBidi" w:eastAsiaTheme="minorEastAsia" w:hAnsiTheme="majorBidi" w:cstheme="majorBidi"/>
          <w:sz w:val="24"/>
          <w:szCs w:val="24"/>
        </w:rPr>
        <w:t xml:space="preserve"> </w:t>
      </w:r>
      <w:r w:rsidR="002A1C64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A </w:t>
      </w:r>
      <w:r w:rsidR="005E419C">
        <w:rPr>
          <w:rFonts w:asciiTheme="majorBidi" w:eastAsiaTheme="minorEastAsia" w:hAnsiTheme="majorBidi" w:cstheme="majorBidi"/>
          <w:sz w:val="24"/>
          <w:szCs w:val="24"/>
          <w:lang w:bidi="ar-EG"/>
        </w:rPr>
        <w:t>solution</w:t>
      </w:r>
      <w:r w:rsidR="00401A23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 </w:t>
      </w:r>
      <m:oMath>
        <m:r>
          <w:rPr>
            <w:rFonts w:ascii="Cambria Math" w:eastAsiaTheme="minorEastAsia" w:hAnsi="Cambria Math" w:cstheme="majorBidi"/>
            <w:sz w:val="24"/>
            <w:szCs w:val="24"/>
            <w:lang w:bidi="ar-EG"/>
          </w:rPr>
          <m:t>x∈X</m:t>
        </m:r>
      </m:oMath>
      <w:r w:rsidR="002750A5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 </w:t>
      </w:r>
      <w:r w:rsidR="00417BC0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is </w:t>
      </w:r>
      <w:r w:rsidR="00FB12D4">
        <w:rPr>
          <w:rFonts w:asciiTheme="majorBidi" w:eastAsiaTheme="minorEastAsia" w:hAnsiTheme="majorBidi" w:cstheme="majorBidi"/>
          <w:sz w:val="24"/>
          <w:szCs w:val="24"/>
          <w:lang w:bidi="ar-EG"/>
        </w:rPr>
        <w:t>said to be</w:t>
      </w:r>
      <w:r w:rsidR="00417BC0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 </w:t>
      </w:r>
      <w:r w:rsidR="00430B16">
        <w:rPr>
          <w:rFonts w:asciiTheme="majorBidi" w:eastAsiaTheme="minorEastAsia" w:hAnsiTheme="majorBidi" w:cstheme="majorBidi"/>
          <w:sz w:val="24"/>
          <w:szCs w:val="24"/>
          <w:lang w:bidi="ar-EG"/>
        </w:rPr>
        <w:t>a feas</w:t>
      </w:r>
      <w:r w:rsidR="007C2DE9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ible </w:t>
      </w:r>
      <w:r w:rsidR="009D19D0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solution </w:t>
      </w:r>
      <w:r w:rsidR="000A39F8">
        <w:rPr>
          <w:rFonts w:asciiTheme="majorBidi" w:eastAsiaTheme="minorEastAsia" w:hAnsiTheme="majorBidi" w:cstheme="majorBidi"/>
          <w:sz w:val="24"/>
          <w:szCs w:val="24"/>
          <w:lang w:bidi="ar-EG"/>
        </w:rPr>
        <w:t>if</w:t>
      </w:r>
      <w:r w:rsidR="00A708C5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 </w:t>
      </w:r>
      <w:r w:rsidR="001E4092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there are </w:t>
      </w:r>
      <w:r w:rsidR="00CB23AF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no </w:t>
      </w:r>
      <w:r w:rsidR="00953977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exist </w:t>
      </w:r>
      <w:r w:rsidR="00B73902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any </w:t>
      </w:r>
      <w:r w:rsidR="00B86E6F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solution </w:t>
      </w:r>
      <m:oMath>
        <m:sSup>
          <m:sSup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bidi="ar-EG"/>
              </w:rPr>
            </m:ctrlPr>
          </m:sSupPr>
          <m:e>
            <m:r>
              <w:rPr>
                <w:rFonts w:ascii="Cambria Math" w:eastAsiaTheme="minorEastAsia" w:hAnsi="Cambria Math" w:cstheme="majorBidi"/>
                <w:sz w:val="24"/>
                <w:szCs w:val="24"/>
                <w:lang w:bidi="ar-EG"/>
              </w:rPr>
              <m:t>x</m:t>
            </m:r>
          </m:e>
          <m:sup>
            <m:r>
              <w:rPr>
                <w:rFonts w:ascii="Cambria Math" w:eastAsiaTheme="minorEastAsia" w:hAnsi="Cambria Math" w:cstheme="majorBidi"/>
                <w:sz w:val="24"/>
                <w:szCs w:val="24"/>
                <w:lang w:bidi="ar-EG"/>
              </w:rPr>
              <m:t>'</m:t>
            </m:r>
          </m:sup>
        </m:sSup>
        <m:r>
          <w:rPr>
            <w:rFonts w:ascii="Cambria Math" w:eastAsiaTheme="minorEastAsia" w:hAnsi="Cambria Math" w:cstheme="majorBidi"/>
            <w:sz w:val="24"/>
            <w:szCs w:val="24"/>
            <w:lang w:bidi="ar-EG"/>
          </w:rPr>
          <m:t>∈X</m:t>
        </m:r>
      </m:oMath>
      <w:r w:rsidR="007C0873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 </w:t>
      </w:r>
      <w:r w:rsidR="000C39FD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such </w:t>
      </w:r>
      <w:proofErr w:type="gramStart"/>
      <w:r w:rsidR="000C39FD">
        <w:rPr>
          <w:rFonts w:asciiTheme="majorBidi" w:eastAsiaTheme="minorEastAsia" w:hAnsiTheme="majorBidi" w:cstheme="majorBidi"/>
          <w:sz w:val="24"/>
          <w:szCs w:val="24"/>
          <w:lang w:bidi="ar-EG"/>
        </w:rPr>
        <w:t xml:space="preserve">that </w:t>
      </w:r>
      <w:proofErr w:type="gramEnd"/>
      <m:oMath>
        <m:r>
          <w:rPr>
            <w:rFonts w:ascii="Cambria Math" w:eastAsiaTheme="minorEastAsia" w:hAnsi="Cambria Math" w:cstheme="majorBidi"/>
            <w:sz w:val="24"/>
            <w:szCs w:val="24"/>
            <w:lang w:bidi="ar-EG"/>
          </w:rPr>
          <m:t>z</m:t>
        </m:r>
        <m:d>
          <m:dPr>
            <m:ctrlPr>
              <w:rPr>
                <w:rFonts w:ascii="Cambria Math" w:eastAsiaTheme="minorEastAsia" w:hAnsi="Cambria Math" w:cstheme="majorBidi"/>
                <w:i/>
                <w:sz w:val="24"/>
                <w:szCs w:val="24"/>
                <w:lang w:bidi="ar-EG"/>
              </w:rPr>
            </m:ctrlPr>
          </m:dPr>
          <m:e>
            <m:sSup>
              <m:sSupPr>
                <m:ctrlPr>
                  <w:rPr>
                    <w:rFonts w:ascii="Cambria Math" w:eastAsiaTheme="minorEastAsia" w:hAnsi="Cambria Math" w:cstheme="majorBidi"/>
                    <w:i/>
                    <w:sz w:val="24"/>
                    <w:szCs w:val="24"/>
                    <w:lang w:bidi="ar-EG"/>
                  </w:rPr>
                </m:ctrlPr>
              </m:sSupPr>
              <m:e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lang w:bidi="ar-EG"/>
                  </w:rPr>
                  <m:t>x</m:t>
                </m:r>
              </m:e>
              <m:sup>
                <m:r>
                  <w:rPr>
                    <w:rFonts w:ascii="Cambria Math" w:eastAsiaTheme="minorEastAsia" w:hAnsi="Cambria Math" w:cstheme="majorBidi"/>
                    <w:sz w:val="24"/>
                    <w:szCs w:val="24"/>
                    <w:lang w:bidi="ar-EG"/>
                  </w:rPr>
                  <m:t>'</m:t>
                </m:r>
              </m:sup>
            </m:sSup>
          </m:e>
        </m:d>
        <m:r>
          <w:rPr>
            <w:rFonts w:ascii="Cambria Math" w:eastAsiaTheme="minorEastAsia" w:hAnsi="Cambria Math" w:cstheme="majorBidi"/>
            <w:sz w:val="24"/>
            <w:szCs w:val="24"/>
            <w:lang w:bidi="ar-EG"/>
          </w:rPr>
          <m:t>≺z(x)</m:t>
        </m:r>
      </m:oMath>
      <w:r w:rsidR="009A4F08">
        <w:rPr>
          <w:rFonts w:asciiTheme="majorBidi" w:eastAsiaTheme="minorEastAsia" w:hAnsiTheme="majorBidi" w:cstheme="majorBidi"/>
          <w:sz w:val="24"/>
          <w:szCs w:val="24"/>
          <w:lang w:bidi="ar-EG"/>
        </w:rPr>
        <w:t>.</w:t>
      </w:r>
    </w:p>
    <w:p w:rsidR="008E1DF2" w:rsidRDefault="009F3417" w:rsidP="00FF166A">
      <w:pPr>
        <w:pStyle w:val="science"/>
        <w:spacing w:line="360" w:lineRule="auto"/>
        <w:jc w:val="both"/>
        <w:rPr>
          <w:lang w:bidi="ar-EG"/>
        </w:rPr>
      </w:pPr>
      <w:r>
        <w:rPr>
          <w:lang w:bidi="ar-EG"/>
        </w:rPr>
        <w:t>Multiobjective Optimization</w:t>
      </w:r>
      <w:r w:rsidR="000B4BE4">
        <w:rPr>
          <w:lang w:bidi="ar-EG"/>
        </w:rPr>
        <w:t xml:space="preserve"> </w:t>
      </w:r>
      <w:r w:rsidR="00747B32">
        <w:rPr>
          <w:lang w:bidi="ar-EG"/>
        </w:rPr>
        <w:t>gr</w:t>
      </w:r>
      <w:r w:rsidR="00244148">
        <w:rPr>
          <w:lang w:bidi="ar-EG"/>
        </w:rPr>
        <w:t>e</w:t>
      </w:r>
      <w:r w:rsidR="00747B32">
        <w:rPr>
          <w:lang w:bidi="ar-EG"/>
        </w:rPr>
        <w:t xml:space="preserve">w </w:t>
      </w:r>
      <w:r w:rsidR="00EA6DE6">
        <w:rPr>
          <w:lang w:bidi="ar-EG"/>
        </w:rPr>
        <w:t xml:space="preserve">out </w:t>
      </w:r>
      <w:r w:rsidR="00D86BAD">
        <w:rPr>
          <w:lang w:bidi="ar-EG"/>
        </w:rPr>
        <w:t xml:space="preserve">of </w:t>
      </w:r>
      <w:r w:rsidR="00167D2F">
        <w:rPr>
          <w:lang w:bidi="ar-EG"/>
        </w:rPr>
        <w:t xml:space="preserve">economic </w:t>
      </w:r>
      <w:r w:rsidR="0087186D">
        <w:rPr>
          <w:lang w:bidi="ar-EG"/>
        </w:rPr>
        <w:t>equilibrium</w:t>
      </w:r>
      <w:r w:rsidR="002C6104">
        <w:rPr>
          <w:lang w:bidi="ar-EG"/>
        </w:rPr>
        <w:t xml:space="preserve">, </w:t>
      </w:r>
      <w:r w:rsidR="005418EA">
        <w:rPr>
          <w:lang w:bidi="ar-EG"/>
        </w:rPr>
        <w:t xml:space="preserve">welfare </w:t>
      </w:r>
      <w:r w:rsidR="003827EC">
        <w:rPr>
          <w:lang w:bidi="ar-EG"/>
        </w:rPr>
        <w:t>theories,</w:t>
      </w:r>
      <w:r w:rsidR="005418EA">
        <w:rPr>
          <w:lang w:bidi="ar-EG"/>
        </w:rPr>
        <w:t xml:space="preserve"> </w:t>
      </w:r>
      <w:r w:rsidR="00BF1942">
        <w:rPr>
          <w:lang w:bidi="ar-EG"/>
        </w:rPr>
        <w:t xml:space="preserve">game </w:t>
      </w:r>
      <w:r w:rsidR="00C734BA">
        <w:rPr>
          <w:lang w:bidi="ar-EG"/>
        </w:rPr>
        <w:t xml:space="preserve">theory and </w:t>
      </w:r>
      <w:r w:rsidR="00DF143F">
        <w:rPr>
          <w:lang w:bidi="ar-EG"/>
        </w:rPr>
        <w:t>mathematics</w:t>
      </w:r>
      <w:r w:rsidR="005D5936">
        <w:rPr>
          <w:lang w:bidi="ar-EG"/>
        </w:rPr>
        <w:t>.</w:t>
      </w:r>
      <w:r w:rsidR="00CF1BE7">
        <w:rPr>
          <w:lang w:bidi="ar-EG"/>
        </w:rPr>
        <w:t xml:space="preserve"> </w:t>
      </w:r>
      <w:r w:rsidR="00555187" w:rsidRPr="002D1BD6">
        <w:rPr>
          <w:rFonts w:ascii="Times New Roman" w:eastAsiaTheme="minorEastAsia" w:hAnsi="Times New Roman" w:cs="Times New Roman"/>
          <w:noProof/>
          <w:lang w:bidi="ar-EG"/>
        </w:rPr>
        <w:t>Stadler</w:t>
      </w:r>
      <w:r w:rsidR="0055190C">
        <w:rPr>
          <w:rFonts w:ascii="Times New Roman" w:eastAsiaTheme="minorEastAsia" w:hAnsi="Times New Roman" w:cs="Times New Roman"/>
          <w:noProof/>
          <w:lang w:bidi="ar-EG"/>
        </w:rPr>
        <w:t xml:space="preserve"> </w:t>
      </w:r>
      <w:r w:rsidR="00795910">
        <w:rPr>
          <w:rFonts w:ascii="Times New Roman" w:eastAsiaTheme="minorEastAsia" w:hAnsi="Times New Roman" w:cs="Times New Roman"/>
          <w:noProof/>
          <w:lang w:bidi="ar-EG"/>
        </w:rPr>
        <w:t xml:space="preserve">discussed in </w:t>
      </w:r>
      <w:r w:rsidR="00555187">
        <w:rPr>
          <w:lang w:bidi="ar-EG"/>
        </w:rPr>
        <w:t xml:space="preserve"> </w:t>
      </w:r>
      <w:r w:rsidR="002D1BD6">
        <w:rPr>
          <w:lang w:bidi="ar-EG"/>
        </w:rPr>
        <w:fldChar w:fldCharType="begin"/>
      </w:r>
      <w:r w:rsidR="00912A8A">
        <w:rPr>
          <w:lang w:bidi="ar-EG"/>
        </w:rPr>
        <w:instrText xml:space="preserve"> ADDIN EN.CITE &lt;EndNote&gt;&lt;Cite&gt;&lt;Author&gt;Stadler&lt;/Author&gt;&lt;Year&gt;1987&lt;/Year&gt;&lt;RecNum&gt;431&lt;/RecNum&gt;&lt;DisplayText&gt;[1, 2]&lt;/DisplayText&gt;&lt;record&gt;&lt;rec-number&gt;431&lt;/rec-number&gt;&lt;foreign-keys&gt;&lt;key app="EN" db-id="5tvs9ddd7ewvzme9peev92w5z59p5s2tspae"&gt;431&lt;/key&gt;&lt;/foreign-keys&gt;&lt;ref-type name="Book Section"&gt;5&lt;/ref-type&gt;&lt;contributors&gt;&lt;authors&gt;&lt;author&gt;Stadler, W.&lt;/author&gt;&lt;/authors&gt;&lt;secondary-authors&gt;&lt;author&gt;Jahn, Johannes&lt;/author&gt;&lt;author&gt;Krabs, Werner&lt;/author&gt;&lt;/secondary-authors&gt;&lt;/contributors&gt;&lt;titles&gt;&lt;title&gt;Initiators of Multicriteria Optimization&lt;/title&gt;&lt;secondary-title&gt;Recent Advances and Historical Development of Vector Optimization&lt;/secondary-title&gt;&lt;tertiary-title&gt;Lecture Notes in Economics and Mathematical Systems&lt;/tertiary-title&gt;&lt;/titles&gt;&lt;pages&gt;3-47&lt;/pages&gt;&lt;volume&gt;294&lt;/volume&gt;&lt;section&gt;1&lt;/section&gt;&lt;dates&gt;&lt;year&gt;1987&lt;/year&gt;&lt;pub-dates&gt;&lt;date&gt;1987/01/01&lt;/date&gt;&lt;/pub-dates&gt;&lt;/dates&gt;&lt;publisher&gt;Springer Berlin Heidelberg&lt;/publisher&gt;&lt;isbn&gt;978-3-540-18215-3&lt;/isbn&gt;&lt;urls&gt;&lt;related-urls&gt;&lt;url&gt;http://dx.doi.org/10.1007/978-3-642-46618-2_1&lt;/url&gt;&lt;/related-urls&gt;&lt;/urls&gt;&lt;electronic-resource-num&gt;10.1007/978-3-642-46618-2_1&lt;/electronic-resource-num&gt;&lt;language&gt;English&lt;/language&gt;&lt;/record&gt;&lt;/Cite&gt;&lt;Cite&gt;&lt;Author&gt;Stadler&lt;/Author&gt;&lt;Year&gt;1988&lt;/Year&gt;&lt;RecNum&gt;432&lt;/RecNum&gt;&lt;record&gt;&lt;rec-number&gt;432&lt;/rec-number&gt;&lt;foreign-keys&gt;&lt;key app="EN" db-id="5tvs9ddd7ewvzme9peev92w5z59p5s2tspae"&gt;432&lt;/key&gt;&lt;/foreign-keys&gt;&lt;ref-type name="Book"&gt;6&lt;/ref-type&gt;&lt;contributors&gt;&lt;authors&gt;&lt;author&gt;Stadler, W.&lt;/author&gt;&lt;/authors&gt;&lt;/contributors&gt;&lt;titles&gt;&lt;title&gt;Multicriteria Optimization in Engineering and in the Sciences&lt;/title&gt;&lt;/titles&gt;&lt;dates&gt;&lt;year&gt;1988&lt;/year&gt;&lt;/dates&gt;&lt;publisher&gt;Springer&lt;/publisher&gt;&lt;isbn&gt;9780306427435&lt;/isbn&gt;&lt;urls&gt;&lt;related-urls&gt;&lt;url&gt;http://books.google.com.eg/books?id=ZE7PMX-jrAoC&lt;/url&gt;&lt;/related-urls&gt;&lt;/urls&gt;&lt;/record&gt;&lt;/Cite&gt;&lt;/EndNote&gt;</w:instrText>
      </w:r>
      <w:r w:rsidR="002D1BD6">
        <w:rPr>
          <w:lang w:bidi="ar-EG"/>
        </w:rPr>
        <w:fldChar w:fldCharType="separate"/>
      </w:r>
      <w:r w:rsidR="00912A8A">
        <w:rPr>
          <w:noProof/>
          <w:lang w:bidi="ar-EG"/>
        </w:rPr>
        <w:t>[</w:t>
      </w:r>
      <w:hyperlink w:anchor="_ENREF_1" w:tooltip="Stadler, 1987 #431" w:history="1">
        <w:r w:rsidR="00FF166A">
          <w:rPr>
            <w:noProof/>
            <w:lang w:bidi="ar-EG"/>
          </w:rPr>
          <w:t>1</w:t>
        </w:r>
      </w:hyperlink>
      <w:r w:rsidR="00912A8A">
        <w:rPr>
          <w:noProof/>
          <w:lang w:bidi="ar-EG"/>
        </w:rPr>
        <w:t xml:space="preserve">, </w:t>
      </w:r>
      <w:hyperlink w:anchor="_ENREF_2" w:tooltip="Stadler, 1988 #432" w:history="1">
        <w:r w:rsidR="00FF166A">
          <w:rPr>
            <w:noProof/>
            <w:lang w:bidi="ar-EG"/>
          </w:rPr>
          <w:t>2</w:t>
        </w:r>
      </w:hyperlink>
      <w:r w:rsidR="00912A8A">
        <w:rPr>
          <w:noProof/>
          <w:lang w:bidi="ar-EG"/>
        </w:rPr>
        <w:t>]</w:t>
      </w:r>
      <w:r w:rsidR="002D1BD6">
        <w:rPr>
          <w:lang w:bidi="ar-EG"/>
        </w:rPr>
        <w:fldChar w:fldCharType="end"/>
      </w:r>
      <w:r w:rsidR="00F20F05">
        <w:rPr>
          <w:lang w:bidi="ar-EG"/>
        </w:rPr>
        <w:t xml:space="preserve"> </w:t>
      </w:r>
      <w:r w:rsidR="00FC2072">
        <w:rPr>
          <w:lang w:bidi="ar-EG"/>
        </w:rPr>
        <w:t xml:space="preserve">a brief </w:t>
      </w:r>
      <w:r w:rsidR="003B6F5E">
        <w:rPr>
          <w:lang w:bidi="ar-EG"/>
        </w:rPr>
        <w:t xml:space="preserve">discussion </w:t>
      </w:r>
      <w:r w:rsidR="00397A3A">
        <w:rPr>
          <w:lang w:bidi="ar-EG"/>
        </w:rPr>
        <w:t xml:space="preserve">for </w:t>
      </w:r>
      <w:r w:rsidR="00E9328E">
        <w:rPr>
          <w:lang w:bidi="ar-EG"/>
        </w:rPr>
        <w:t xml:space="preserve">the terms and </w:t>
      </w:r>
      <w:r w:rsidR="00CB1D5A">
        <w:rPr>
          <w:lang w:bidi="ar-EG"/>
        </w:rPr>
        <w:t xml:space="preserve">definitions </w:t>
      </w:r>
      <w:r w:rsidR="00603706">
        <w:rPr>
          <w:lang w:bidi="ar-EG"/>
        </w:rPr>
        <w:t xml:space="preserve">of </w:t>
      </w:r>
      <w:r w:rsidR="00282CF7">
        <w:rPr>
          <w:lang w:bidi="ar-EG"/>
        </w:rPr>
        <w:t>multi</w:t>
      </w:r>
      <w:r w:rsidR="00BD2DB8">
        <w:rPr>
          <w:lang w:bidi="ar-EG"/>
        </w:rPr>
        <w:t xml:space="preserve">objective </w:t>
      </w:r>
      <w:r w:rsidR="0005037A">
        <w:rPr>
          <w:lang w:bidi="ar-EG"/>
        </w:rPr>
        <w:t xml:space="preserve">and </w:t>
      </w:r>
      <w:r w:rsidR="00E2691C">
        <w:rPr>
          <w:lang w:bidi="ar-EG"/>
        </w:rPr>
        <w:t xml:space="preserve">also </w:t>
      </w:r>
      <w:r w:rsidR="004F71A9">
        <w:rPr>
          <w:lang w:bidi="ar-EG"/>
        </w:rPr>
        <w:t xml:space="preserve">a brief </w:t>
      </w:r>
      <w:r w:rsidR="00086FC8">
        <w:rPr>
          <w:lang w:bidi="ar-EG"/>
        </w:rPr>
        <w:t>literature</w:t>
      </w:r>
      <w:r w:rsidR="003B1D2D">
        <w:rPr>
          <w:lang w:bidi="ar-EG"/>
        </w:rPr>
        <w:t xml:space="preserve"> review.</w:t>
      </w:r>
      <w:r w:rsidR="008E1DF2">
        <w:rPr>
          <w:lang w:bidi="ar-EG"/>
        </w:rPr>
        <w:t xml:space="preserve"> </w:t>
      </w:r>
    </w:p>
    <w:p w:rsidR="00277BF9" w:rsidRDefault="00D7092D" w:rsidP="00277BF9">
      <w:pPr>
        <w:pStyle w:val="science"/>
        <w:spacing w:line="360" w:lineRule="auto"/>
        <w:jc w:val="both"/>
        <w:rPr>
          <w:lang w:bidi="ar-EG"/>
        </w:rPr>
      </w:pPr>
      <w:r>
        <w:rPr>
          <w:lang w:bidi="ar-EG"/>
        </w:rPr>
        <w:t>Si</w:t>
      </w:r>
      <w:r w:rsidR="001E1F7E">
        <w:rPr>
          <w:lang w:bidi="ar-EG"/>
        </w:rPr>
        <w:t xml:space="preserve">nce </w:t>
      </w:r>
      <w:r w:rsidR="00E721A6">
        <w:rPr>
          <w:lang w:bidi="ar-EG"/>
        </w:rPr>
        <w:t xml:space="preserve">the </w:t>
      </w:r>
      <w:r w:rsidR="00E53209">
        <w:rPr>
          <w:lang w:bidi="ar-EG"/>
        </w:rPr>
        <w:t>mu</w:t>
      </w:r>
      <w:r w:rsidR="00F00D88">
        <w:rPr>
          <w:lang w:bidi="ar-EG"/>
        </w:rPr>
        <w:t>lti</w:t>
      </w:r>
      <w:r w:rsidR="00A13770">
        <w:rPr>
          <w:lang w:bidi="ar-EG"/>
        </w:rPr>
        <w:t xml:space="preserve">objective </w:t>
      </w:r>
      <w:r w:rsidR="00894F12">
        <w:rPr>
          <w:lang w:bidi="ar-EG"/>
        </w:rPr>
        <w:t xml:space="preserve">optimization </w:t>
      </w:r>
      <w:r w:rsidR="00D00F04">
        <w:rPr>
          <w:lang w:bidi="ar-EG"/>
        </w:rPr>
        <w:t xml:space="preserve">contains </w:t>
      </w:r>
      <w:r w:rsidR="00F95648">
        <w:rPr>
          <w:lang w:bidi="ar-EG"/>
        </w:rPr>
        <w:t xml:space="preserve">many </w:t>
      </w:r>
      <w:r w:rsidR="0036479C">
        <w:rPr>
          <w:lang w:bidi="ar-EG"/>
        </w:rPr>
        <w:t xml:space="preserve">objective </w:t>
      </w:r>
      <w:r w:rsidR="001C2479">
        <w:rPr>
          <w:lang w:bidi="ar-EG"/>
        </w:rPr>
        <w:t>functions,</w:t>
      </w:r>
      <w:r w:rsidR="005B4DA3">
        <w:rPr>
          <w:lang w:bidi="ar-EG"/>
        </w:rPr>
        <w:t xml:space="preserve"> </w:t>
      </w:r>
      <w:r w:rsidR="003514F6">
        <w:rPr>
          <w:lang w:bidi="ar-EG"/>
        </w:rPr>
        <w:t xml:space="preserve">there </w:t>
      </w:r>
      <w:r w:rsidR="00835A2E">
        <w:rPr>
          <w:lang w:bidi="ar-EG"/>
        </w:rPr>
        <w:t>is no single</w:t>
      </w:r>
      <w:r w:rsidR="00C83222">
        <w:rPr>
          <w:lang w:bidi="ar-EG"/>
        </w:rPr>
        <w:t xml:space="preserve"> global</w:t>
      </w:r>
      <w:r w:rsidR="00835A2E">
        <w:rPr>
          <w:lang w:bidi="ar-EG"/>
        </w:rPr>
        <w:t xml:space="preserve"> solution </w:t>
      </w:r>
      <w:r w:rsidR="005B2FFA">
        <w:rPr>
          <w:lang w:bidi="ar-EG"/>
        </w:rPr>
        <w:t xml:space="preserve">that </w:t>
      </w:r>
      <w:r w:rsidR="00924212">
        <w:rPr>
          <w:lang w:bidi="ar-EG"/>
        </w:rPr>
        <w:t xml:space="preserve">could </w:t>
      </w:r>
      <w:r w:rsidR="001C2479">
        <w:rPr>
          <w:lang w:bidi="ar-EG"/>
        </w:rPr>
        <w:t>optimize</w:t>
      </w:r>
      <w:r w:rsidR="00DF3E76">
        <w:rPr>
          <w:lang w:bidi="ar-EG"/>
        </w:rPr>
        <w:t xml:space="preserve"> </w:t>
      </w:r>
      <w:r w:rsidR="007940D6">
        <w:rPr>
          <w:lang w:bidi="ar-EG"/>
        </w:rPr>
        <w:t xml:space="preserve">each </w:t>
      </w:r>
      <w:r w:rsidR="00845CD8">
        <w:rPr>
          <w:lang w:bidi="ar-EG"/>
        </w:rPr>
        <w:t>o</w:t>
      </w:r>
      <w:r w:rsidR="0006647C">
        <w:rPr>
          <w:lang w:bidi="ar-EG"/>
        </w:rPr>
        <w:t xml:space="preserve">bjective function. </w:t>
      </w:r>
      <w:r w:rsidR="00320CF6">
        <w:rPr>
          <w:lang w:bidi="ar-EG"/>
        </w:rPr>
        <w:t xml:space="preserve">So </w:t>
      </w:r>
      <w:r w:rsidR="00BC67F4">
        <w:rPr>
          <w:lang w:bidi="ar-EG"/>
        </w:rPr>
        <w:t xml:space="preserve">it is </w:t>
      </w:r>
      <w:r w:rsidR="00250500">
        <w:rPr>
          <w:lang w:bidi="ar-EG"/>
        </w:rPr>
        <w:t>ne</w:t>
      </w:r>
      <w:r w:rsidR="00C74506">
        <w:rPr>
          <w:lang w:bidi="ar-EG"/>
        </w:rPr>
        <w:t xml:space="preserve">cessary </w:t>
      </w:r>
      <w:r w:rsidR="00507664">
        <w:rPr>
          <w:lang w:bidi="ar-EG"/>
        </w:rPr>
        <w:t xml:space="preserve">to </w:t>
      </w:r>
      <w:r w:rsidR="001A1F33">
        <w:rPr>
          <w:lang w:bidi="ar-EG"/>
        </w:rPr>
        <w:t xml:space="preserve">find </w:t>
      </w:r>
      <w:r w:rsidR="005E0867">
        <w:rPr>
          <w:lang w:bidi="ar-EG"/>
        </w:rPr>
        <w:t xml:space="preserve">a </w:t>
      </w:r>
      <w:r w:rsidR="008762E8">
        <w:rPr>
          <w:lang w:bidi="ar-EG"/>
        </w:rPr>
        <w:t xml:space="preserve">set </w:t>
      </w:r>
      <w:r w:rsidR="00ED423F">
        <w:rPr>
          <w:lang w:bidi="ar-EG"/>
        </w:rPr>
        <w:t xml:space="preserve">of </w:t>
      </w:r>
      <w:r w:rsidR="00F526C9">
        <w:rPr>
          <w:lang w:bidi="ar-EG"/>
        </w:rPr>
        <w:t>points</w:t>
      </w:r>
      <w:r w:rsidR="009D3D36">
        <w:rPr>
          <w:lang w:bidi="ar-EG"/>
        </w:rPr>
        <w:t xml:space="preserve"> all</w:t>
      </w:r>
      <w:r w:rsidR="00F526C9">
        <w:rPr>
          <w:lang w:bidi="ar-EG"/>
        </w:rPr>
        <w:t xml:space="preserve"> </w:t>
      </w:r>
      <w:r w:rsidR="001E4F4F">
        <w:rPr>
          <w:lang w:bidi="ar-EG"/>
        </w:rPr>
        <w:t>fit</w:t>
      </w:r>
      <w:r w:rsidR="00E23969">
        <w:rPr>
          <w:lang w:bidi="ar-EG"/>
        </w:rPr>
        <w:t xml:space="preserve"> </w:t>
      </w:r>
      <w:r w:rsidR="009B0871">
        <w:rPr>
          <w:lang w:bidi="ar-EG"/>
        </w:rPr>
        <w:t>a pred</w:t>
      </w:r>
      <w:r w:rsidR="0023369C">
        <w:rPr>
          <w:lang w:bidi="ar-EG"/>
        </w:rPr>
        <w:t>ete</w:t>
      </w:r>
      <w:r w:rsidR="00583F07">
        <w:rPr>
          <w:lang w:bidi="ar-EG"/>
        </w:rPr>
        <w:t xml:space="preserve">rmined </w:t>
      </w:r>
      <w:r w:rsidR="0048289C">
        <w:rPr>
          <w:lang w:bidi="ar-EG"/>
        </w:rPr>
        <w:t xml:space="preserve">definition </w:t>
      </w:r>
      <w:r w:rsidR="00625475">
        <w:rPr>
          <w:lang w:bidi="ar-EG"/>
        </w:rPr>
        <w:t xml:space="preserve">of an </w:t>
      </w:r>
      <w:r w:rsidR="007A0D98">
        <w:rPr>
          <w:lang w:bidi="ar-EG"/>
        </w:rPr>
        <w:t>optimum</w:t>
      </w:r>
      <w:r w:rsidR="009313F4">
        <w:rPr>
          <w:lang w:bidi="ar-EG"/>
        </w:rPr>
        <w:t xml:space="preserve">. </w:t>
      </w:r>
      <w:r w:rsidR="00282219">
        <w:rPr>
          <w:lang w:bidi="ar-EG"/>
        </w:rPr>
        <w:t xml:space="preserve">The </w:t>
      </w:r>
      <w:r w:rsidR="00113ECA">
        <w:rPr>
          <w:lang w:bidi="ar-EG"/>
        </w:rPr>
        <w:t>pred</w:t>
      </w:r>
      <w:r w:rsidR="00055278">
        <w:rPr>
          <w:lang w:bidi="ar-EG"/>
        </w:rPr>
        <w:t>omi</w:t>
      </w:r>
      <w:r w:rsidR="00D67737">
        <w:rPr>
          <w:lang w:bidi="ar-EG"/>
        </w:rPr>
        <w:t>n</w:t>
      </w:r>
      <w:r w:rsidR="00735DFC">
        <w:rPr>
          <w:lang w:bidi="ar-EG"/>
        </w:rPr>
        <w:t xml:space="preserve">ant </w:t>
      </w:r>
      <w:r w:rsidR="00B22F97">
        <w:rPr>
          <w:lang w:bidi="ar-EG"/>
        </w:rPr>
        <w:t xml:space="preserve">concept in </w:t>
      </w:r>
      <w:r w:rsidR="0021509A">
        <w:rPr>
          <w:lang w:bidi="ar-EG"/>
        </w:rPr>
        <w:t xml:space="preserve">defining </w:t>
      </w:r>
      <w:r w:rsidR="00CB5BC5">
        <w:rPr>
          <w:lang w:bidi="ar-EG"/>
        </w:rPr>
        <w:t xml:space="preserve">an </w:t>
      </w:r>
      <w:r w:rsidR="00390607">
        <w:rPr>
          <w:lang w:bidi="ar-EG"/>
        </w:rPr>
        <w:t xml:space="preserve">optimal </w:t>
      </w:r>
      <w:r w:rsidR="00343DAA">
        <w:rPr>
          <w:lang w:bidi="ar-EG"/>
        </w:rPr>
        <w:t xml:space="preserve">point </w:t>
      </w:r>
      <w:r w:rsidR="008E4488">
        <w:rPr>
          <w:lang w:bidi="ar-EG"/>
        </w:rPr>
        <w:t xml:space="preserve">was </w:t>
      </w:r>
      <w:r w:rsidR="00227870">
        <w:rPr>
          <w:lang w:bidi="ar-EG"/>
        </w:rPr>
        <w:t xml:space="preserve">first </w:t>
      </w:r>
      <w:r w:rsidR="00A30F7E">
        <w:rPr>
          <w:lang w:bidi="ar-EG"/>
        </w:rPr>
        <w:t xml:space="preserve">introduced by </w:t>
      </w:r>
      <w:r w:rsidR="00BA0878" w:rsidRPr="00FF166A">
        <w:rPr>
          <w:rFonts w:ascii="Times New Roman" w:eastAsiaTheme="minorEastAsia" w:hAnsi="Times New Roman" w:cs="Times New Roman"/>
          <w:noProof/>
          <w:lang w:bidi="ar-EG"/>
        </w:rPr>
        <w:t>Pareto</w:t>
      </w:r>
      <w:r w:rsidR="00BA0878">
        <w:rPr>
          <w:lang w:bidi="ar-EG"/>
        </w:rPr>
        <w:t xml:space="preserve"> </w:t>
      </w:r>
      <w:r w:rsidR="00FF166A">
        <w:rPr>
          <w:lang w:bidi="ar-EG"/>
        </w:rPr>
        <w:fldChar w:fldCharType="begin"/>
      </w:r>
      <w:r w:rsidR="00FF166A">
        <w:rPr>
          <w:lang w:bidi="ar-EG"/>
        </w:rPr>
        <w:instrText xml:space="preserve"> ADDIN EN.CITE &lt;EndNote&gt;&lt;Cite&gt;&lt;Author&gt;Pareto&lt;/Author&gt;&lt;Year&gt;1906&lt;/Year&gt;&lt;RecNum&gt;433&lt;/RecNum&gt;&lt;DisplayText&gt;[3]&lt;/DisplayText&gt;&lt;record&gt;&lt;rec-number&gt;433&lt;/rec-number&gt;&lt;foreign-keys&gt;&lt;key app="EN" db-id="5tvs9ddd7ewvzme9peev92w5z59p5s2tspae"&gt;433&lt;/key&gt;&lt;/foreign-keys&gt;&lt;ref-type name="Book"&gt;6&lt;/ref-type&gt;&lt;contributors&gt;&lt;authors&gt;&lt;author&gt;Pareto, V.&lt;/author&gt;&lt;/authors&gt;&lt;secondary-authors&gt;&lt;author&gt;Schwier, A. S.&lt;/author&gt;&lt;author&gt;Page, A. N.&lt;/author&gt;&lt;/secondary-authors&gt;&lt;/contributors&gt;&lt;titles&gt;&lt;title&gt;Manuale di Economica Politica, Societa Editrice Libraria. Milan; translated into English by A.S. Schwier as Manual of Political Economy&lt;/title&gt;&lt;/titles&gt;&lt;keywords&gt;&lt;keyword&gt;12waldl&lt;/keyword&gt;&lt;/keywords&gt;&lt;dates&gt;&lt;year&gt;1906&lt;/year&gt;&lt;/dates&gt;&lt;urls&gt;&lt;/urls&gt;&lt;electronic-resource-num&gt;citeulike-article-id:11545000&lt;/electronic-resource-num&gt;&lt;/record&gt;&lt;/Cite&gt;&lt;/EndNote&gt;</w:instrText>
      </w:r>
      <w:r w:rsidR="00FF166A">
        <w:rPr>
          <w:lang w:bidi="ar-EG"/>
        </w:rPr>
        <w:fldChar w:fldCharType="separate"/>
      </w:r>
      <w:r w:rsidR="00FF166A">
        <w:rPr>
          <w:noProof/>
          <w:lang w:bidi="ar-EG"/>
        </w:rPr>
        <w:t>[</w:t>
      </w:r>
      <w:hyperlink w:anchor="_ENREF_3" w:tooltip="Pareto, 1906 #433" w:history="1">
        <w:r w:rsidR="00FF166A">
          <w:rPr>
            <w:noProof/>
            <w:lang w:bidi="ar-EG"/>
          </w:rPr>
          <w:t>3</w:t>
        </w:r>
      </w:hyperlink>
      <w:r w:rsidR="00FF166A">
        <w:rPr>
          <w:noProof/>
          <w:lang w:bidi="ar-EG"/>
        </w:rPr>
        <w:t>]</w:t>
      </w:r>
      <w:r w:rsidR="00FF166A">
        <w:rPr>
          <w:lang w:bidi="ar-EG"/>
        </w:rPr>
        <w:fldChar w:fldCharType="end"/>
      </w:r>
      <w:r w:rsidR="008B47B9">
        <w:rPr>
          <w:lang w:bidi="ar-EG"/>
        </w:rPr>
        <w:t xml:space="preserve"> which </w:t>
      </w:r>
      <w:r w:rsidR="005E23FA">
        <w:rPr>
          <w:lang w:bidi="ar-EG"/>
        </w:rPr>
        <w:t xml:space="preserve">is </w:t>
      </w:r>
      <w:r w:rsidR="00277BF9">
        <w:rPr>
          <w:lang w:bidi="ar-EG"/>
        </w:rPr>
        <w:t>defined</w:t>
      </w:r>
      <w:r w:rsidR="004005D5">
        <w:rPr>
          <w:lang w:bidi="ar-EG"/>
        </w:rPr>
        <w:t xml:space="preserve"> as </w:t>
      </w:r>
      <w:r w:rsidR="008F33D3">
        <w:rPr>
          <w:lang w:bidi="ar-EG"/>
        </w:rPr>
        <w:t>follows:</w:t>
      </w:r>
      <w:r w:rsidR="00277BF9">
        <w:rPr>
          <w:lang w:bidi="ar-EG"/>
        </w:rPr>
        <w:t xml:space="preserve"> </w:t>
      </w:r>
    </w:p>
    <w:p w:rsidR="00027A3F" w:rsidRPr="00053F14" w:rsidRDefault="0024267C" w:rsidP="00053F14">
      <w:pPr>
        <w:pStyle w:val="science"/>
        <w:spacing w:line="360" w:lineRule="auto"/>
        <w:jc w:val="both"/>
        <w:rPr>
          <w:rFonts w:eastAsiaTheme="minorEastAsia"/>
          <w:i/>
          <w:iCs/>
          <w:lang w:bidi="ar-EG"/>
        </w:rPr>
      </w:pPr>
      <w:bookmarkStart w:id="0" w:name="Definition1"/>
      <w:r w:rsidRPr="00F036CF">
        <w:rPr>
          <w:b/>
          <w:bCs/>
          <w:lang w:bidi="ar-EG"/>
        </w:rPr>
        <w:t>Definition1</w:t>
      </w:r>
      <w:bookmarkEnd w:id="0"/>
      <w:r w:rsidR="00E71FAD">
        <w:rPr>
          <w:b/>
          <w:bCs/>
          <w:lang w:bidi="ar-EG"/>
        </w:rPr>
        <w:t xml:space="preserve">. </w:t>
      </w:r>
      <w:r w:rsidR="001441FE" w:rsidRPr="00F41BCE">
        <w:rPr>
          <w:i/>
          <w:iCs/>
          <w:lang w:bidi="ar-EG"/>
        </w:rPr>
        <w:t>F</w:t>
      </w:r>
      <w:r w:rsidR="00726F77" w:rsidRPr="00F41BCE">
        <w:rPr>
          <w:i/>
          <w:iCs/>
          <w:lang w:bidi="ar-EG"/>
        </w:rPr>
        <w:t xml:space="preserve">or </w:t>
      </w:r>
      <w:r w:rsidR="0043642C" w:rsidRPr="00F41BCE">
        <w:rPr>
          <w:i/>
          <w:iCs/>
          <w:lang w:bidi="ar-EG"/>
        </w:rPr>
        <w:t xml:space="preserve">a point </w:t>
      </w:r>
      <m:oMath>
        <m:sSup>
          <m:sSupPr>
            <m:ctrlPr>
              <w:rPr>
                <w:rFonts w:ascii="Cambria Math" w:hAnsi="Cambria Math"/>
                <w:i/>
                <w:iCs/>
                <w:lang w:bidi="ar-EG"/>
              </w:rPr>
            </m:ctrlPr>
          </m:sSupPr>
          <m:e>
            <m:r>
              <w:rPr>
                <w:rFonts w:ascii="Cambria Math" w:hAnsi="Cambria Math"/>
                <w:lang w:bidi="ar-EG"/>
              </w:rPr>
              <m:t>x</m:t>
            </m:r>
          </m:e>
          <m:sup>
            <m:r>
              <w:rPr>
                <w:rFonts w:ascii="Cambria Math" w:hAnsi="Cambria Math"/>
                <w:lang w:bidi="ar-EG"/>
              </w:rPr>
              <m:t>*</m:t>
            </m:r>
          </m:sup>
        </m:sSup>
        <m:r>
          <w:rPr>
            <w:rFonts w:ascii="Cambria Math" w:hAnsi="Cambria Math"/>
            <w:lang w:bidi="ar-EG"/>
          </w:rPr>
          <m:t>∈X</m:t>
        </m:r>
      </m:oMath>
      <w:r w:rsidR="004B0209" w:rsidRPr="00F41BCE">
        <w:rPr>
          <w:rFonts w:eastAsiaTheme="minorEastAsia"/>
          <w:i/>
          <w:iCs/>
          <w:lang w:bidi="ar-EG"/>
        </w:rPr>
        <w:t xml:space="preserve"> </w:t>
      </w:r>
      <w:r w:rsidR="00031DC1" w:rsidRPr="00F41BCE">
        <w:rPr>
          <w:rFonts w:eastAsiaTheme="minorEastAsia"/>
          <w:i/>
          <w:iCs/>
          <w:lang w:bidi="ar-EG"/>
        </w:rPr>
        <w:t xml:space="preserve">it is </w:t>
      </w:r>
      <w:r w:rsidR="00D055EA" w:rsidRPr="00F41BCE">
        <w:rPr>
          <w:rFonts w:eastAsiaTheme="minorEastAsia"/>
          <w:i/>
          <w:iCs/>
          <w:lang w:bidi="ar-EG"/>
        </w:rPr>
        <w:t xml:space="preserve">said </w:t>
      </w:r>
      <w:r w:rsidR="00C433A3" w:rsidRPr="00F41BCE">
        <w:rPr>
          <w:rFonts w:eastAsiaTheme="minorEastAsia"/>
          <w:i/>
          <w:iCs/>
          <w:lang w:bidi="ar-EG"/>
        </w:rPr>
        <w:t xml:space="preserve">to be </w:t>
      </w:r>
      <w:r w:rsidR="00275236" w:rsidRPr="00F41BCE">
        <w:rPr>
          <w:rFonts w:eastAsiaTheme="minorEastAsia"/>
          <w:i/>
          <w:iCs/>
          <w:lang w:bidi="ar-EG"/>
        </w:rPr>
        <w:t xml:space="preserve">a Pareto </w:t>
      </w:r>
      <w:r w:rsidR="003E469D" w:rsidRPr="00F41BCE">
        <w:rPr>
          <w:rFonts w:eastAsiaTheme="minorEastAsia"/>
          <w:i/>
          <w:iCs/>
          <w:lang w:bidi="ar-EG"/>
        </w:rPr>
        <w:t>optimal</w:t>
      </w:r>
      <w:r w:rsidR="00082243">
        <w:rPr>
          <w:rFonts w:eastAsiaTheme="minorEastAsia"/>
          <w:i/>
          <w:iCs/>
          <w:lang w:bidi="ar-EG"/>
        </w:rPr>
        <w:t xml:space="preserve"> (Pareto front)</w:t>
      </w:r>
      <w:r w:rsidR="003E469D" w:rsidRPr="00F41BCE">
        <w:rPr>
          <w:rFonts w:eastAsiaTheme="minorEastAsia"/>
          <w:i/>
          <w:iCs/>
          <w:lang w:bidi="ar-EG"/>
        </w:rPr>
        <w:t xml:space="preserve"> </w:t>
      </w:r>
      <w:r w:rsidR="000879AD" w:rsidRPr="00F41BCE">
        <w:rPr>
          <w:rFonts w:eastAsiaTheme="minorEastAsia"/>
          <w:i/>
          <w:iCs/>
          <w:lang w:bidi="ar-EG"/>
        </w:rPr>
        <w:t xml:space="preserve">if and </w:t>
      </w:r>
      <w:r w:rsidR="0062161D" w:rsidRPr="00F41BCE">
        <w:rPr>
          <w:rFonts w:eastAsiaTheme="minorEastAsia"/>
          <w:i/>
          <w:iCs/>
          <w:lang w:bidi="ar-EG"/>
        </w:rPr>
        <w:t xml:space="preserve">only if </w:t>
      </w:r>
      <w:r w:rsidR="00EE508B" w:rsidRPr="00F41BCE">
        <w:rPr>
          <w:rFonts w:eastAsiaTheme="minorEastAsia"/>
          <w:i/>
          <w:iCs/>
          <w:lang w:bidi="ar-EG"/>
        </w:rPr>
        <w:t xml:space="preserve">there </w:t>
      </w:r>
      <w:r w:rsidR="000E7ADF" w:rsidRPr="00F41BCE">
        <w:rPr>
          <w:rFonts w:eastAsiaTheme="minorEastAsia"/>
          <w:i/>
          <w:iCs/>
          <w:lang w:bidi="ar-EG"/>
        </w:rPr>
        <w:t>does</w:t>
      </w:r>
      <w:r w:rsidR="00213AA3" w:rsidRPr="00F41BCE">
        <w:rPr>
          <w:rFonts w:eastAsiaTheme="minorEastAsia"/>
          <w:i/>
          <w:iCs/>
          <w:lang w:bidi="ar-EG"/>
        </w:rPr>
        <w:t xml:space="preserve"> </w:t>
      </w:r>
      <w:r w:rsidR="008C4926" w:rsidRPr="00F41BCE">
        <w:rPr>
          <w:rFonts w:eastAsiaTheme="minorEastAsia"/>
          <w:i/>
          <w:iCs/>
          <w:lang w:bidi="ar-EG"/>
        </w:rPr>
        <w:t xml:space="preserve">not </w:t>
      </w:r>
      <w:r w:rsidR="00FD79E4" w:rsidRPr="00F41BCE">
        <w:rPr>
          <w:rFonts w:eastAsiaTheme="minorEastAsia"/>
          <w:i/>
          <w:iCs/>
          <w:lang w:bidi="ar-EG"/>
        </w:rPr>
        <w:t xml:space="preserve">exist </w:t>
      </w:r>
      <w:r w:rsidR="000673C7" w:rsidRPr="00F41BCE">
        <w:rPr>
          <w:rFonts w:eastAsiaTheme="minorEastAsia"/>
          <w:i/>
          <w:iCs/>
          <w:lang w:bidi="ar-EG"/>
        </w:rPr>
        <w:t xml:space="preserve">anther </w:t>
      </w:r>
      <w:r w:rsidR="00BA5879" w:rsidRPr="00F41BCE">
        <w:rPr>
          <w:rFonts w:eastAsiaTheme="minorEastAsia"/>
          <w:i/>
          <w:iCs/>
          <w:lang w:bidi="ar-EG"/>
        </w:rPr>
        <w:t xml:space="preserve">point </w:t>
      </w:r>
      <m:oMath>
        <m:r>
          <w:rPr>
            <w:rFonts w:ascii="Cambria Math" w:eastAsiaTheme="minorEastAsia" w:hAnsi="Cambria Math"/>
            <w:lang w:bidi="ar-EG"/>
          </w:rPr>
          <m:t>x∈X</m:t>
        </m:r>
      </m:oMath>
      <w:r w:rsidR="00392673" w:rsidRPr="00F41BCE">
        <w:rPr>
          <w:rFonts w:eastAsiaTheme="minorEastAsia"/>
          <w:i/>
          <w:iCs/>
          <w:lang w:bidi="ar-EG"/>
        </w:rPr>
        <w:t xml:space="preserve"> such that </w:t>
      </w:r>
      <m:oMath>
        <m:r>
          <w:rPr>
            <w:rFonts w:ascii="Cambria Math" w:eastAsiaTheme="minorEastAsia" w:hAnsi="Cambria Math"/>
            <w:lang w:bidi="ar-EG"/>
          </w:rPr>
          <m:t>Z(x)≤Z(</m:t>
        </m:r>
        <m:sSup>
          <m:sSupPr>
            <m:ctrlPr>
              <w:rPr>
                <w:rFonts w:ascii="Cambria Math" w:eastAsiaTheme="minorEastAsia" w:hAnsi="Cambria Math"/>
                <w:i/>
                <w:iCs/>
                <w:lang w:bidi="ar-EG"/>
              </w:rPr>
            </m:ctrlPr>
          </m:sSupPr>
          <m:e>
            <m:r>
              <w:rPr>
                <w:rFonts w:ascii="Cambria Math" w:eastAsiaTheme="minorEastAsia" w:hAnsi="Cambria Math"/>
                <w:lang w:bidi="ar-EG"/>
              </w:rPr>
              <m:t>x</m:t>
            </m:r>
          </m:e>
          <m:sup>
            <m:r>
              <w:rPr>
                <w:rFonts w:ascii="Cambria Math" w:eastAsiaTheme="minorEastAsia" w:hAnsi="Cambria Math"/>
                <w:lang w:bidi="ar-EG"/>
              </w:rPr>
              <m:t>*</m:t>
            </m:r>
          </m:sup>
        </m:sSup>
        <m:r>
          <w:rPr>
            <w:rFonts w:ascii="Cambria Math" w:eastAsiaTheme="minorEastAsia" w:hAnsi="Cambria Math"/>
            <w:lang w:bidi="ar-EG"/>
          </w:rPr>
          <m:t>)</m:t>
        </m:r>
      </m:oMath>
      <w:r w:rsidR="00C145EF" w:rsidRPr="00F41BCE">
        <w:rPr>
          <w:rFonts w:eastAsiaTheme="minorEastAsia"/>
          <w:i/>
          <w:iCs/>
          <w:lang w:bidi="ar-EG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lang w:bidi="ar-EG"/>
              </w:rPr>
            </m:ctrlPr>
          </m:sSubPr>
          <m:e>
            <m:r>
              <w:rPr>
                <w:rFonts w:ascii="Cambria Math" w:eastAsiaTheme="minorEastAsia" w:hAnsi="Cambria Math"/>
                <w:lang w:bidi="ar-EG"/>
              </w:rPr>
              <m:t>Z</m:t>
            </m:r>
          </m:e>
          <m:sub>
            <m:r>
              <w:rPr>
                <w:rFonts w:ascii="Cambria Math" w:eastAsiaTheme="minorEastAsia" w:hAnsi="Cambria Math"/>
                <w:lang w:bidi="ar-EG"/>
              </w:rPr>
              <m:t>i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iCs/>
                <w:lang w:bidi="ar-EG"/>
              </w:rPr>
            </m:ctrlPr>
          </m:dPr>
          <m:e>
            <m:r>
              <w:rPr>
                <w:rFonts w:ascii="Cambria Math" w:eastAsiaTheme="minorEastAsia" w:hAnsi="Cambria Math"/>
                <w:lang w:bidi="ar-EG"/>
              </w:rPr>
              <m:t>x</m:t>
            </m:r>
          </m:e>
        </m:d>
        <m:r>
          <w:rPr>
            <w:rFonts w:ascii="Cambria Math" w:eastAsiaTheme="minorEastAsia" w:hAnsi="Cambria Math"/>
            <w:lang w:bidi="ar-EG"/>
          </w:rPr>
          <m:t>&lt;</m:t>
        </m:r>
        <m:sSub>
          <m:sSubPr>
            <m:ctrlPr>
              <w:rPr>
                <w:rFonts w:ascii="Cambria Math" w:eastAsiaTheme="minorEastAsia" w:hAnsi="Cambria Math"/>
                <w:i/>
                <w:iCs/>
                <w:lang w:bidi="ar-EG"/>
              </w:rPr>
            </m:ctrlPr>
          </m:sSubPr>
          <m:e>
            <m:r>
              <w:rPr>
                <w:rFonts w:ascii="Cambria Math" w:eastAsiaTheme="minorEastAsia" w:hAnsi="Cambria Math"/>
                <w:lang w:bidi="ar-EG"/>
              </w:rPr>
              <m:t>Z</m:t>
            </m:r>
          </m:e>
          <m:sub>
            <m:r>
              <w:rPr>
                <w:rFonts w:ascii="Cambria Math" w:eastAsiaTheme="minorEastAsia" w:hAnsi="Cambria Math"/>
                <w:lang w:bidi="ar-EG"/>
              </w:rPr>
              <m:t>i</m:t>
            </m:r>
          </m:sub>
        </m:sSub>
        <m:r>
          <w:rPr>
            <w:rFonts w:ascii="Cambria Math" w:eastAsiaTheme="minorEastAsia" w:hAnsi="Cambria Math"/>
            <w:lang w:bidi="ar-EG"/>
          </w:rPr>
          <m:t>(</m:t>
        </m:r>
        <m:sSup>
          <m:sSupPr>
            <m:ctrlPr>
              <w:rPr>
                <w:rFonts w:ascii="Cambria Math" w:eastAsiaTheme="minorEastAsia" w:hAnsi="Cambria Math"/>
                <w:i/>
                <w:iCs/>
                <w:lang w:bidi="ar-EG"/>
              </w:rPr>
            </m:ctrlPr>
          </m:sSupPr>
          <m:e>
            <m:r>
              <w:rPr>
                <w:rFonts w:ascii="Cambria Math" w:eastAsiaTheme="minorEastAsia" w:hAnsi="Cambria Math"/>
                <w:lang w:bidi="ar-EG"/>
              </w:rPr>
              <m:t>x</m:t>
            </m:r>
          </m:e>
          <m:sup>
            <m:r>
              <w:rPr>
                <w:rFonts w:ascii="Cambria Math" w:eastAsiaTheme="minorEastAsia" w:hAnsi="Cambria Math"/>
                <w:lang w:bidi="ar-EG"/>
              </w:rPr>
              <m:t>*</m:t>
            </m:r>
          </m:sup>
        </m:sSup>
        <m:r>
          <w:rPr>
            <w:rFonts w:ascii="Cambria Math" w:eastAsiaTheme="minorEastAsia" w:hAnsi="Cambria Math"/>
            <w:lang w:bidi="ar-EG"/>
          </w:rPr>
          <m:t>)</m:t>
        </m:r>
      </m:oMath>
      <w:r w:rsidR="00C956D7" w:rsidRPr="00F41BCE">
        <w:rPr>
          <w:rFonts w:eastAsiaTheme="minorEastAsia"/>
          <w:i/>
          <w:iCs/>
          <w:lang w:bidi="ar-EG"/>
        </w:rPr>
        <w:t xml:space="preserve"> </w:t>
      </w:r>
      <w:r w:rsidR="00553982" w:rsidRPr="00F41BCE">
        <w:rPr>
          <w:rFonts w:eastAsiaTheme="minorEastAsia"/>
          <w:i/>
          <w:iCs/>
          <w:lang w:bidi="ar-EG"/>
        </w:rPr>
        <w:t xml:space="preserve">for </w:t>
      </w:r>
      <w:r w:rsidR="009339BE" w:rsidRPr="00F41BCE">
        <w:rPr>
          <w:rFonts w:eastAsiaTheme="minorEastAsia"/>
          <w:i/>
          <w:iCs/>
          <w:lang w:bidi="ar-EG"/>
        </w:rPr>
        <w:t xml:space="preserve">at least </w:t>
      </w:r>
      <w:r w:rsidR="00D53260" w:rsidRPr="00F41BCE">
        <w:rPr>
          <w:rFonts w:eastAsiaTheme="minorEastAsia"/>
          <w:i/>
          <w:iCs/>
          <w:lang w:bidi="ar-EG"/>
        </w:rPr>
        <w:t>one function.</w:t>
      </w:r>
    </w:p>
    <w:p w:rsidR="00AD4240" w:rsidRDefault="000A3265" w:rsidP="006F01D3">
      <w:pPr>
        <w:pStyle w:val="science"/>
        <w:spacing w:line="360" w:lineRule="auto"/>
        <w:jc w:val="both"/>
        <w:rPr>
          <w:lang w:bidi="ar-EG"/>
        </w:rPr>
      </w:pPr>
      <w:r>
        <w:rPr>
          <w:lang w:bidi="ar-EG"/>
        </w:rPr>
        <w:t xml:space="preserve">The </w:t>
      </w:r>
      <w:r w:rsidR="00684255">
        <w:rPr>
          <w:lang w:bidi="ar-EG"/>
        </w:rPr>
        <w:t xml:space="preserve">point </w:t>
      </w:r>
      <w:r w:rsidR="00853A2A">
        <w:rPr>
          <w:lang w:bidi="ar-EG"/>
        </w:rPr>
        <w:t xml:space="preserve">is </w:t>
      </w:r>
      <w:r w:rsidR="004147BA">
        <w:rPr>
          <w:lang w:bidi="ar-EG"/>
        </w:rPr>
        <w:t xml:space="preserve">a </w:t>
      </w:r>
      <w:r w:rsidR="00280C29">
        <w:rPr>
          <w:lang w:bidi="ar-EG"/>
        </w:rPr>
        <w:t xml:space="preserve">Pareto </w:t>
      </w:r>
      <w:r w:rsidR="008476E3">
        <w:rPr>
          <w:lang w:bidi="ar-EG"/>
        </w:rPr>
        <w:t>op</w:t>
      </w:r>
      <w:r w:rsidR="0048590D">
        <w:rPr>
          <w:lang w:bidi="ar-EG"/>
        </w:rPr>
        <w:t xml:space="preserve">timal </w:t>
      </w:r>
      <w:r w:rsidR="000A569C">
        <w:rPr>
          <w:lang w:bidi="ar-EG"/>
        </w:rPr>
        <w:t xml:space="preserve">if there </w:t>
      </w:r>
      <w:r w:rsidR="00ED747B">
        <w:rPr>
          <w:lang w:bidi="ar-EG"/>
        </w:rPr>
        <w:t xml:space="preserve">is </w:t>
      </w:r>
      <w:r w:rsidR="000C50B8">
        <w:rPr>
          <w:lang w:bidi="ar-EG"/>
        </w:rPr>
        <w:t xml:space="preserve">no </w:t>
      </w:r>
      <w:r w:rsidR="00E91DB7">
        <w:rPr>
          <w:lang w:bidi="ar-EG"/>
        </w:rPr>
        <w:t xml:space="preserve">other </w:t>
      </w:r>
      <w:r w:rsidR="00E85BC5">
        <w:rPr>
          <w:lang w:bidi="ar-EG"/>
        </w:rPr>
        <w:t xml:space="preserve">point </w:t>
      </w:r>
      <w:r w:rsidR="00E46D09">
        <w:rPr>
          <w:lang w:bidi="ar-EG"/>
        </w:rPr>
        <w:t xml:space="preserve">that </w:t>
      </w:r>
      <w:r w:rsidR="007756D5">
        <w:rPr>
          <w:lang w:bidi="ar-EG"/>
        </w:rPr>
        <w:t xml:space="preserve">improves </w:t>
      </w:r>
      <w:r w:rsidR="00672B2C">
        <w:rPr>
          <w:lang w:bidi="ar-EG"/>
        </w:rPr>
        <w:t xml:space="preserve">at least </w:t>
      </w:r>
      <w:r w:rsidR="0018578A">
        <w:rPr>
          <w:lang w:bidi="ar-EG"/>
        </w:rPr>
        <w:t xml:space="preserve">one </w:t>
      </w:r>
      <w:r w:rsidR="00506D81">
        <w:rPr>
          <w:lang w:bidi="ar-EG"/>
        </w:rPr>
        <w:t xml:space="preserve">objective </w:t>
      </w:r>
      <w:r w:rsidR="00910362">
        <w:rPr>
          <w:lang w:bidi="ar-EG"/>
        </w:rPr>
        <w:t xml:space="preserve">function </w:t>
      </w:r>
      <w:r w:rsidR="007F7377">
        <w:rPr>
          <w:lang w:bidi="ar-EG"/>
        </w:rPr>
        <w:t xml:space="preserve">without </w:t>
      </w:r>
      <w:r w:rsidR="003D1821">
        <w:rPr>
          <w:lang w:bidi="ar-EG"/>
        </w:rPr>
        <w:t>dete</w:t>
      </w:r>
      <w:r w:rsidR="00586D55">
        <w:rPr>
          <w:lang w:bidi="ar-EG"/>
        </w:rPr>
        <w:t xml:space="preserve">rminate </w:t>
      </w:r>
      <w:r w:rsidR="007A2C91">
        <w:rPr>
          <w:lang w:bidi="ar-EG"/>
        </w:rPr>
        <w:t xml:space="preserve">to anther function. </w:t>
      </w:r>
    </w:p>
    <w:p w:rsidR="00B54823" w:rsidRDefault="006C474E" w:rsidP="006F01D3">
      <w:pPr>
        <w:pStyle w:val="science"/>
        <w:spacing w:line="360" w:lineRule="auto"/>
        <w:jc w:val="both"/>
        <w:rPr>
          <w:lang w:bidi="ar-EG"/>
        </w:rPr>
      </w:pPr>
      <w:r>
        <w:rPr>
          <w:lang w:bidi="ar-EG"/>
        </w:rPr>
        <w:t>O</w:t>
      </w:r>
      <w:r w:rsidR="005D2028">
        <w:rPr>
          <w:lang w:bidi="ar-EG"/>
        </w:rPr>
        <w:t xml:space="preserve">ften </w:t>
      </w:r>
      <w:r w:rsidR="009F01EC">
        <w:rPr>
          <w:lang w:bidi="ar-EG"/>
        </w:rPr>
        <w:t>algorithms</w:t>
      </w:r>
      <w:r w:rsidR="000E76B1">
        <w:rPr>
          <w:lang w:bidi="ar-EG"/>
        </w:rPr>
        <w:t xml:space="preserve"> </w:t>
      </w:r>
      <w:r w:rsidR="00956BA9">
        <w:rPr>
          <w:lang w:bidi="ar-EG"/>
        </w:rPr>
        <w:t xml:space="preserve">and </w:t>
      </w:r>
      <w:r w:rsidR="00922C94">
        <w:rPr>
          <w:lang w:bidi="ar-EG"/>
        </w:rPr>
        <w:t xml:space="preserve">methods </w:t>
      </w:r>
      <w:r w:rsidR="00830A91">
        <w:rPr>
          <w:lang w:bidi="ar-EG"/>
        </w:rPr>
        <w:t>pr</w:t>
      </w:r>
      <w:r w:rsidR="008B0D9C">
        <w:rPr>
          <w:lang w:bidi="ar-EG"/>
        </w:rPr>
        <w:t xml:space="preserve">ovide </w:t>
      </w:r>
      <w:r w:rsidR="002D691D">
        <w:rPr>
          <w:lang w:bidi="ar-EG"/>
        </w:rPr>
        <w:t>sol</w:t>
      </w:r>
      <w:r w:rsidR="00F029F5">
        <w:rPr>
          <w:lang w:bidi="ar-EG"/>
        </w:rPr>
        <w:t>utions</w:t>
      </w:r>
      <w:r w:rsidR="00544BB2">
        <w:rPr>
          <w:lang w:bidi="ar-EG"/>
        </w:rPr>
        <w:t xml:space="preserve"> that </w:t>
      </w:r>
      <w:r w:rsidR="00240281">
        <w:rPr>
          <w:lang w:bidi="ar-EG"/>
        </w:rPr>
        <w:t xml:space="preserve">may </w:t>
      </w:r>
      <w:r w:rsidR="001975A6">
        <w:rPr>
          <w:lang w:bidi="ar-EG"/>
        </w:rPr>
        <w:t xml:space="preserve">not be </w:t>
      </w:r>
      <w:r w:rsidR="00477058">
        <w:rPr>
          <w:lang w:bidi="ar-EG"/>
        </w:rPr>
        <w:t xml:space="preserve">a </w:t>
      </w:r>
      <w:r w:rsidR="004F3587">
        <w:rPr>
          <w:lang w:bidi="ar-EG"/>
        </w:rPr>
        <w:t xml:space="preserve">Pareto </w:t>
      </w:r>
      <w:r w:rsidR="00575518">
        <w:rPr>
          <w:lang w:bidi="ar-EG"/>
        </w:rPr>
        <w:t>optimal,</w:t>
      </w:r>
      <w:r w:rsidR="00594FA9">
        <w:rPr>
          <w:lang w:bidi="ar-EG"/>
        </w:rPr>
        <w:t xml:space="preserve"> but </w:t>
      </w:r>
      <w:r w:rsidR="00505C64">
        <w:rPr>
          <w:lang w:bidi="ar-EG"/>
        </w:rPr>
        <w:t xml:space="preserve">it may </w:t>
      </w:r>
      <w:r w:rsidR="004E375E">
        <w:rPr>
          <w:lang w:bidi="ar-EG"/>
        </w:rPr>
        <w:t xml:space="preserve">satisfy </w:t>
      </w:r>
      <w:r w:rsidR="007169F5">
        <w:rPr>
          <w:lang w:bidi="ar-EG"/>
        </w:rPr>
        <w:t>other</w:t>
      </w:r>
      <w:r w:rsidR="003A135F">
        <w:rPr>
          <w:lang w:bidi="ar-EG"/>
        </w:rPr>
        <w:t xml:space="preserve"> </w:t>
      </w:r>
      <w:r w:rsidR="00A118C0">
        <w:rPr>
          <w:lang w:bidi="ar-EG"/>
        </w:rPr>
        <w:t>c</w:t>
      </w:r>
      <w:r w:rsidR="006F6CD2">
        <w:rPr>
          <w:lang w:bidi="ar-EG"/>
        </w:rPr>
        <w:t xml:space="preserve">riteria </w:t>
      </w:r>
      <w:r w:rsidR="002E3840">
        <w:rPr>
          <w:lang w:bidi="ar-EG"/>
        </w:rPr>
        <w:t>mak</w:t>
      </w:r>
      <w:r w:rsidR="00C009D6">
        <w:rPr>
          <w:lang w:bidi="ar-EG"/>
        </w:rPr>
        <w:t xml:space="preserve">ing </w:t>
      </w:r>
      <w:r w:rsidR="00E34827">
        <w:rPr>
          <w:lang w:bidi="ar-EG"/>
        </w:rPr>
        <w:t xml:space="preserve">them </w:t>
      </w:r>
      <w:r w:rsidR="00770F3A">
        <w:rPr>
          <w:lang w:bidi="ar-EG"/>
        </w:rPr>
        <w:t xml:space="preserve">more </w:t>
      </w:r>
      <w:r w:rsidR="003C2C37">
        <w:rPr>
          <w:lang w:bidi="ar-EG"/>
        </w:rPr>
        <w:t>s</w:t>
      </w:r>
      <w:r w:rsidR="00575518">
        <w:rPr>
          <w:lang w:bidi="ar-EG"/>
        </w:rPr>
        <w:t xml:space="preserve">ignificant </w:t>
      </w:r>
      <w:r w:rsidR="007A5A6E">
        <w:rPr>
          <w:lang w:bidi="ar-EG"/>
        </w:rPr>
        <w:t xml:space="preserve">for a </w:t>
      </w:r>
      <w:r w:rsidR="00091128">
        <w:rPr>
          <w:lang w:bidi="ar-EG"/>
        </w:rPr>
        <w:t xml:space="preserve">particular </w:t>
      </w:r>
      <w:r w:rsidR="00BB70F1">
        <w:rPr>
          <w:lang w:bidi="ar-EG"/>
        </w:rPr>
        <w:t>problem</w:t>
      </w:r>
      <w:r w:rsidR="00127505">
        <w:rPr>
          <w:lang w:bidi="ar-EG"/>
        </w:rPr>
        <w:t>.</w:t>
      </w:r>
      <w:r w:rsidR="00A66B07">
        <w:rPr>
          <w:lang w:bidi="ar-EG"/>
        </w:rPr>
        <w:t xml:space="preserve"> </w:t>
      </w:r>
      <w:r w:rsidR="00CB69C0">
        <w:rPr>
          <w:lang w:bidi="ar-EG"/>
        </w:rPr>
        <w:t xml:space="preserve">The </w:t>
      </w:r>
      <w:r w:rsidR="003077DE">
        <w:rPr>
          <w:lang w:bidi="ar-EG"/>
        </w:rPr>
        <w:t>po</w:t>
      </w:r>
      <w:r w:rsidR="00F14E54">
        <w:rPr>
          <w:lang w:bidi="ar-EG"/>
        </w:rPr>
        <w:t xml:space="preserve">ints </w:t>
      </w:r>
      <w:r w:rsidR="00192F6E">
        <w:rPr>
          <w:lang w:bidi="ar-EG"/>
        </w:rPr>
        <w:t>produc</w:t>
      </w:r>
      <w:r w:rsidR="00F14E54">
        <w:rPr>
          <w:lang w:bidi="ar-EG"/>
        </w:rPr>
        <w:t>ing</w:t>
      </w:r>
      <w:r w:rsidR="00192F6E">
        <w:rPr>
          <w:lang w:bidi="ar-EG"/>
        </w:rPr>
        <w:t xml:space="preserve"> </w:t>
      </w:r>
      <w:r w:rsidR="00B91BF5">
        <w:rPr>
          <w:lang w:bidi="ar-EG"/>
        </w:rPr>
        <w:t>these so</w:t>
      </w:r>
      <w:r w:rsidR="00687781">
        <w:rPr>
          <w:lang w:bidi="ar-EG"/>
        </w:rPr>
        <w:t xml:space="preserve">lutions </w:t>
      </w:r>
      <w:r w:rsidR="006F01D3">
        <w:rPr>
          <w:lang w:bidi="ar-EG"/>
        </w:rPr>
        <w:t>are</w:t>
      </w:r>
      <w:r w:rsidR="000140EF">
        <w:rPr>
          <w:lang w:bidi="ar-EG"/>
        </w:rPr>
        <w:t xml:space="preserve"> said </w:t>
      </w:r>
      <w:r w:rsidR="00304C43">
        <w:rPr>
          <w:lang w:bidi="ar-EG"/>
        </w:rPr>
        <w:t xml:space="preserve">to be </w:t>
      </w:r>
      <w:r w:rsidR="00D60815">
        <w:rPr>
          <w:lang w:bidi="ar-EG"/>
        </w:rPr>
        <w:t xml:space="preserve">weakly </w:t>
      </w:r>
      <w:r w:rsidR="000B0CC8">
        <w:rPr>
          <w:lang w:bidi="ar-EG"/>
        </w:rPr>
        <w:t xml:space="preserve">Pareto </w:t>
      </w:r>
      <w:r w:rsidR="0055673C">
        <w:rPr>
          <w:lang w:bidi="ar-EG"/>
        </w:rPr>
        <w:t xml:space="preserve">which </w:t>
      </w:r>
      <w:r w:rsidR="00C44F40">
        <w:rPr>
          <w:lang w:bidi="ar-EG"/>
        </w:rPr>
        <w:t xml:space="preserve">are defined as </w:t>
      </w:r>
      <w:r w:rsidR="00A16105">
        <w:rPr>
          <w:lang w:bidi="ar-EG"/>
        </w:rPr>
        <w:t xml:space="preserve">follows: </w:t>
      </w:r>
    </w:p>
    <w:p w:rsidR="003912EA" w:rsidRDefault="003268F7" w:rsidP="00A453D6">
      <w:pPr>
        <w:pStyle w:val="science"/>
        <w:spacing w:line="360" w:lineRule="auto"/>
        <w:jc w:val="both"/>
        <w:rPr>
          <w:rFonts w:eastAsiaTheme="minorEastAsia"/>
          <w:i/>
          <w:iCs/>
          <w:lang w:bidi="ar-EG"/>
        </w:rPr>
      </w:pPr>
      <w:r>
        <w:rPr>
          <w:b/>
          <w:bCs/>
          <w:lang w:bidi="ar-EG"/>
        </w:rPr>
        <w:lastRenderedPageBreak/>
        <w:t xml:space="preserve">Definition2. </w:t>
      </w:r>
      <w:r w:rsidR="003912EA" w:rsidRPr="00F41BCE">
        <w:rPr>
          <w:i/>
          <w:iCs/>
          <w:lang w:bidi="ar-EG"/>
        </w:rPr>
        <w:t xml:space="preserve">For a point </w:t>
      </w:r>
      <m:oMath>
        <m:sSup>
          <m:sSupPr>
            <m:ctrlPr>
              <w:rPr>
                <w:rFonts w:ascii="Cambria Math" w:hAnsi="Cambria Math"/>
                <w:i/>
                <w:iCs/>
                <w:lang w:bidi="ar-EG"/>
              </w:rPr>
            </m:ctrlPr>
          </m:sSupPr>
          <m:e>
            <m:r>
              <w:rPr>
                <w:rFonts w:ascii="Cambria Math" w:hAnsi="Cambria Math"/>
                <w:lang w:bidi="ar-EG"/>
              </w:rPr>
              <m:t>x</m:t>
            </m:r>
          </m:e>
          <m:sup>
            <m:r>
              <w:rPr>
                <w:rFonts w:ascii="Cambria Math" w:hAnsi="Cambria Math"/>
                <w:lang w:bidi="ar-EG"/>
              </w:rPr>
              <m:t>*</m:t>
            </m:r>
          </m:sup>
        </m:sSup>
        <m:r>
          <w:rPr>
            <w:rFonts w:ascii="Cambria Math" w:hAnsi="Cambria Math"/>
            <w:lang w:bidi="ar-EG"/>
          </w:rPr>
          <m:t>∈X</m:t>
        </m:r>
      </m:oMath>
      <w:r w:rsidR="003912EA" w:rsidRPr="00F41BCE">
        <w:rPr>
          <w:rFonts w:eastAsiaTheme="minorEastAsia"/>
          <w:i/>
          <w:iCs/>
          <w:lang w:bidi="ar-EG"/>
        </w:rPr>
        <w:t xml:space="preserve"> it is said to be a</w:t>
      </w:r>
      <w:r w:rsidR="00634FB9">
        <w:rPr>
          <w:rFonts w:eastAsiaTheme="minorEastAsia"/>
          <w:i/>
          <w:iCs/>
          <w:lang w:bidi="ar-EG"/>
        </w:rPr>
        <w:t xml:space="preserve"> </w:t>
      </w:r>
      <w:r w:rsidR="002D3E62">
        <w:rPr>
          <w:rFonts w:eastAsiaTheme="minorEastAsia"/>
          <w:i/>
          <w:iCs/>
          <w:lang w:bidi="ar-EG"/>
        </w:rPr>
        <w:t>w</w:t>
      </w:r>
      <w:r w:rsidR="006418BA">
        <w:rPr>
          <w:rFonts w:eastAsiaTheme="minorEastAsia"/>
          <w:i/>
          <w:iCs/>
          <w:lang w:bidi="ar-EG"/>
        </w:rPr>
        <w:t>eakly</w:t>
      </w:r>
      <w:r w:rsidR="003912EA" w:rsidRPr="00F41BCE">
        <w:rPr>
          <w:rFonts w:eastAsiaTheme="minorEastAsia"/>
          <w:i/>
          <w:iCs/>
          <w:lang w:bidi="ar-EG"/>
        </w:rPr>
        <w:t xml:space="preserve"> Pareto optimal if and only if there does not exist anther point </w:t>
      </w:r>
      <m:oMath>
        <m:r>
          <w:rPr>
            <w:rFonts w:ascii="Cambria Math" w:eastAsiaTheme="minorEastAsia" w:hAnsi="Cambria Math"/>
            <w:lang w:bidi="ar-EG"/>
          </w:rPr>
          <m:t>x∈X</m:t>
        </m:r>
      </m:oMath>
      <w:r w:rsidR="003912EA" w:rsidRPr="00F41BCE">
        <w:rPr>
          <w:rFonts w:eastAsiaTheme="minorEastAsia"/>
          <w:i/>
          <w:iCs/>
          <w:lang w:bidi="ar-EG"/>
        </w:rPr>
        <w:t xml:space="preserve"> such </w:t>
      </w:r>
      <w:proofErr w:type="gramStart"/>
      <w:r w:rsidR="003912EA" w:rsidRPr="00F41BCE">
        <w:rPr>
          <w:rFonts w:eastAsiaTheme="minorEastAsia"/>
          <w:i/>
          <w:iCs/>
          <w:lang w:bidi="ar-EG"/>
        </w:rPr>
        <w:t xml:space="preserve">that </w:t>
      </w:r>
      <w:proofErr w:type="gramEnd"/>
      <m:oMath>
        <m:r>
          <w:rPr>
            <w:rFonts w:ascii="Cambria Math" w:eastAsiaTheme="minorEastAsia" w:hAnsi="Cambria Math"/>
            <w:lang w:bidi="ar-EG"/>
          </w:rPr>
          <m:t>Z(x)&lt;Z(</m:t>
        </m:r>
        <m:sSup>
          <m:sSupPr>
            <m:ctrlPr>
              <w:rPr>
                <w:rFonts w:ascii="Cambria Math" w:eastAsiaTheme="minorEastAsia" w:hAnsi="Cambria Math"/>
                <w:i/>
                <w:iCs/>
                <w:lang w:bidi="ar-EG"/>
              </w:rPr>
            </m:ctrlPr>
          </m:sSupPr>
          <m:e>
            <m:r>
              <w:rPr>
                <w:rFonts w:ascii="Cambria Math" w:eastAsiaTheme="minorEastAsia" w:hAnsi="Cambria Math"/>
                <w:lang w:bidi="ar-EG"/>
              </w:rPr>
              <m:t>x</m:t>
            </m:r>
          </m:e>
          <m:sup>
            <m:r>
              <w:rPr>
                <w:rFonts w:ascii="Cambria Math" w:eastAsiaTheme="minorEastAsia" w:hAnsi="Cambria Math"/>
                <w:lang w:bidi="ar-EG"/>
              </w:rPr>
              <m:t>*</m:t>
            </m:r>
          </m:sup>
        </m:sSup>
        <m:r>
          <w:rPr>
            <w:rFonts w:ascii="Cambria Math" w:eastAsiaTheme="minorEastAsia" w:hAnsi="Cambria Math"/>
            <w:lang w:bidi="ar-EG"/>
          </w:rPr>
          <m:t>)</m:t>
        </m:r>
      </m:oMath>
      <w:r w:rsidR="00020A6F">
        <w:rPr>
          <w:rFonts w:eastAsiaTheme="minorEastAsia"/>
          <w:i/>
          <w:iCs/>
          <w:lang w:bidi="ar-EG"/>
        </w:rPr>
        <w:t>.</w:t>
      </w:r>
    </w:p>
    <w:p w:rsidR="00020A6F" w:rsidRDefault="00AF0527" w:rsidP="00020A6F">
      <w:pPr>
        <w:pStyle w:val="science"/>
        <w:spacing w:line="360" w:lineRule="auto"/>
        <w:jc w:val="both"/>
        <w:rPr>
          <w:rFonts w:eastAsiaTheme="minorEastAsia"/>
          <w:lang w:bidi="ar-EG"/>
        </w:rPr>
      </w:pPr>
      <w:r>
        <w:rPr>
          <w:rFonts w:eastAsiaTheme="minorEastAsia"/>
          <w:lang w:bidi="ar-EG"/>
        </w:rPr>
        <w:t xml:space="preserve">The </w:t>
      </w:r>
      <w:r w:rsidR="008E1FD2">
        <w:rPr>
          <w:rFonts w:eastAsiaTheme="minorEastAsia"/>
          <w:lang w:bidi="ar-EG"/>
        </w:rPr>
        <w:t xml:space="preserve">point </w:t>
      </w:r>
      <w:r w:rsidR="00314A5A">
        <w:rPr>
          <w:rFonts w:eastAsiaTheme="minorEastAsia"/>
          <w:lang w:bidi="ar-EG"/>
        </w:rPr>
        <w:t>is</w:t>
      </w:r>
      <w:r w:rsidR="00DC3594">
        <w:rPr>
          <w:rFonts w:eastAsiaTheme="minorEastAsia"/>
          <w:lang w:bidi="ar-EG"/>
        </w:rPr>
        <w:t xml:space="preserve"> </w:t>
      </w:r>
      <w:r w:rsidR="00FB1969">
        <w:rPr>
          <w:rFonts w:eastAsiaTheme="minorEastAsia"/>
          <w:lang w:bidi="ar-EG"/>
        </w:rPr>
        <w:t xml:space="preserve">weakly </w:t>
      </w:r>
      <w:r w:rsidR="002A1BFD">
        <w:rPr>
          <w:rFonts w:eastAsiaTheme="minorEastAsia"/>
          <w:lang w:bidi="ar-EG"/>
        </w:rPr>
        <w:t xml:space="preserve">Pareto </w:t>
      </w:r>
      <w:r w:rsidR="00E76AF4">
        <w:rPr>
          <w:rFonts w:eastAsiaTheme="minorEastAsia"/>
          <w:lang w:bidi="ar-EG"/>
        </w:rPr>
        <w:t xml:space="preserve">optimal </w:t>
      </w:r>
      <w:r w:rsidR="004A1C6F">
        <w:rPr>
          <w:rFonts w:eastAsiaTheme="minorEastAsia"/>
          <w:lang w:bidi="ar-EG"/>
        </w:rPr>
        <w:t xml:space="preserve">point </w:t>
      </w:r>
      <w:r w:rsidR="007B0D80">
        <w:rPr>
          <w:rFonts w:eastAsiaTheme="minorEastAsia"/>
          <w:lang w:bidi="ar-EG"/>
        </w:rPr>
        <w:t xml:space="preserve">if </w:t>
      </w:r>
      <w:r w:rsidR="007C3223">
        <w:rPr>
          <w:rFonts w:eastAsiaTheme="minorEastAsia"/>
          <w:lang w:bidi="ar-EG"/>
        </w:rPr>
        <w:t xml:space="preserve">there </w:t>
      </w:r>
      <w:r w:rsidR="008C1E02">
        <w:rPr>
          <w:rFonts w:eastAsiaTheme="minorEastAsia"/>
          <w:lang w:bidi="ar-EG"/>
        </w:rPr>
        <w:t xml:space="preserve">is </w:t>
      </w:r>
      <w:r w:rsidR="008D7867">
        <w:rPr>
          <w:rFonts w:eastAsiaTheme="minorEastAsia"/>
          <w:lang w:bidi="ar-EG"/>
        </w:rPr>
        <w:t xml:space="preserve">no other </w:t>
      </w:r>
      <w:r w:rsidR="0054682D">
        <w:rPr>
          <w:rFonts w:eastAsiaTheme="minorEastAsia"/>
          <w:lang w:bidi="ar-EG"/>
        </w:rPr>
        <w:t xml:space="preserve">point </w:t>
      </w:r>
      <w:r w:rsidR="0007230A">
        <w:rPr>
          <w:rFonts w:eastAsiaTheme="minorEastAsia"/>
          <w:lang w:bidi="ar-EG"/>
        </w:rPr>
        <w:t xml:space="preserve">that improves </w:t>
      </w:r>
      <w:r w:rsidR="00094238">
        <w:rPr>
          <w:rFonts w:eastAsiaTheme="minorEastAsia"/>
          <w:lang w:bidi="ar-EG"/>
        </w:rPr>
        <w:t xml:space="preserve">all </w:t>
      </w:r>
      <w:r w:rsidR="006B39CA">
        <w:rPr>
          <w:rFonts w:eastAsiaTheme="minorEastAsia"/>
          <w:lang w:bidi="ar-EG"/>
        </w:rPr>
        <w:t xml:space="preserve">of the </w:t>
      </w:r>
      <w:r w:rsidR="0015270C">
        <w:rPr>
          <w:rFonts w:eastAsiaTheme="minorEastAsia"/>
          <w:lang w:bidi="ar-EG"/>
        </w:rPr>
        <w:t xml:space="preserve">objective </w:t>
      </w:r>
      <w:r w:rsidR="004652FA">
        <w:rPr>
          <w:rFonts w:eastAsiaTheme="minorEastAsia"/>
          <w:lang w:bidi="ar-EG"/>
        </w:rPr>
        <w:t xml:space="preserve">functions </w:t>
      </w:r>
      <w:r w:rsidR="005B27DB">
        <w:rPr>
          <w:rFonts w:eastAsiaTheme="minorEastAsia"/>
          <w:lang w:bidi="ar-EG"/>
        </w:rPr>
        <w:t>simultaneously</w:t>
      </w:r>
      <w:r w:rsidR="001C0DAA">
        <w:rPr>
          <w:rFonts w:eastAsiaTheme="minorEastAsia"/>
          <w:lang w:bidi="ar-EG"/>
        </w:rPr>
        <w:t xml:space="preserve">. </w:t>
      </w:r>
      <w:r w:rsidR="00163518">
        <w:rPr>
          <w:rFonts w:eastAsiaTheme="minorEastAsia"/>
          <w:lang w:bidi="ar-EG"/>
        </w:rPr>
        <w:t xml:space="preserve">Pareto </w:t>
      </w:r>
      <w:r w:rsidR="003D3967">
        <w:rPr>
          <w:rFonts w:eastAsiaTheme="minorEastAsia"/>
          <w:lang w:bidi="ar-EG"/>
        </w:rPr>
        <w:t xml:space="preserve">optimal </w:t>
      </w:r>
      <w:r w:rsidR="00DF67D7">
        <w:rPr>
          <w:rFonts w:eastAsiaTheme="minorEastAsia"/>
          <w:lang w:bidi="ar-EG"/>
        </w:rPr>
        <w:t xml:space="preserve">points </w:t>
      </w:r>
      <w:r w:rsidR="0004519E">
        <w:rPr>
          <w:rFonts w:eastAsiaTheme="minorEastAsia"/>
          <w:lang w:bidi="ar-EG"/>
        </w:rPr>
        <w:t xml:space="preserve">are </w:t>
      </w:r>
      <w:r w:rsidR="00723A3C">
        <w:rPr>
          <w:rFonts w:eastAsiaTheme="minorEastAsia"/>
          <w:lang w:bidi="ar-EG"/>
        </w:rPr>
        <w:t xml:space="preserve">weakly Pareto </w:t>
      </w:r>
      <w:r w:rsidR="00F22537">
        <w:rPr>
          <w:rFonts w:eastAsiaTheme="minorEastAsia"/>
          <w:lang w:bidi="ar-EG"/>
        </w:rPr>
        <w:t xml:space="preserve">optimal, </w:t>
      </w:r>
      <w:r w:rsidR="00365A78">
        <w:rPr>
          <w:rFonts w:eastAsiaTheme="minorEastAsia"/>
          <w:lang w:bidi="ar-EG"/>
        </w:rPr>
        <w:t xml:space="preserve">but </w:t>
      </w:r>
      <w:r w:rsidR="00D4632E">
        <w:rPr>
          <w:rFonts w:eastAsiaTheme="minorEastAsia"/>
          <w:lang w:bidi="ar-EG"/>
        </w:rPr>
        <w:t xml:space="preserve">weakly </w:t>
      </w:r>
      <w:r w:rsidR="00D95C10">
        <w:rPr>
          <w:rFonts w:eastAsiaTheme="minorEastAsia"/>
          <w:lang w:bidi="ar-EG"/>
        </w:rPr>
        <w:t xml:space="preserve">Pareto </w:t>
      </w:r>
      <w:r w:rsidR="00886542">
        <w:rPr>
          <w:rFonts w:eastAsiaTheme="minorEastAsia"/>
          <w:lang w:bidi="ar-EG"/>
        </w:rPr>
        <w:t xml:space="preserve">points are not </w:t>
      </w:r>
      <w:r w:rsidR="006920AC">
        <w:rPr>
          <w:rFonts w:eastAsiaTheme="minorEastAsia"/>
          <w:lang w:bidi="ar-EG"/>
        </w:rPr>
        <w:t xml:space="preserve">Pareto </w:t>
      </w:r>
      <w:r w:rsidR="00270218">
        <w:rPr>
          <w:rFonts w:eastAsiaTheme="minorEastAsia"/>
          <w:lang w:bidi="ar-EG"/>
        </w:rPr>
        <w:t>op</w:t>
      </w:r>
      <w:r w:rsidR="002865CC">
        <w:rPr>
          <w:rFonts w:eastAsiaTheme="minorEastAsia"/>
          <w:lang w:bidi="ar-EG"/>
        </w:rPr>
        <w:t>timal.</w:t>
      </w:r>
    </w:p>
    <w:p w:rsidR="005973E8" w:rsidRPr="0000221D" w:rsidRDefault="00635DAD" w:rsidP="009B6EAD">
      <w:pPr>
        <w:pStyle w:val="science"/>
        <w:spacing w:line="360" w:lineRule="auto"/>
        <w:jc w:val="both"/>
      </w:pPr>
      <w:r w:rsidRPr="0000221D">
        <w:t>Various</w:t>
      </w:r>
      <w:r w:rsidR="006F1D45" w:rsidRPr="0000221D">
        <w:t xml:space="preserve"> </w:t>
      </w:r>
      <w:r w:rsidR="00CF4B17" w:rsidRPr="0000221D">
        <w:t>categories</w:t>
      </w:r>
      <w:r w:rsidR="00C95736" w:rsidRPr="0000221D">
        <w:t xml:space="preserve"> </w:t>
      </w:r>
      <w:r w:rsidR="00375261" w:rsidRPr="0000221D">
        <w:t xml:space="preserve">of </w:t>
      </w:r>
      <w:r w:rsidR="00AF1793" w:rsidRPr="0000221D">
        <w:t>mul</w:t>
      </w:r>
      <w:r w:rsidR="00B6692B" w:rsidRPr="0000221D">
        <w:t>ti</w:t>
      </w:r>
      <w:r w:rsidR="00167E91" w:rsidRPr="0000221D">
        <w:t xml:space="preserve">objective </w:t>
      </w:r>
      <w:r w:rsidR="00CF6F97" w:rsidRPr="0000221D">
        <w:t xml:space="preserve">optimization </w:t>
      </w:r>
      <w:r w:rsidR="0099252B" w:rsidRPr="0000221D">
        <w:t xml:space="preserve">has </w:t>
      </w:r>
      <w:r w:rsidR="00350243" w:rsidRPr="0000221D">
        <w:t xml:space="preserve">been </w:t>
      </w:r>
      <w:r w:rsidR="00D301DB" w:rsidRPr="0000221D">
        <w:t>studied</w:t>
      </w:r>
      <w:r w:rsidR="00A117E9" w:rsidRPr="0000221D">
        <w:t xml:space="preserve">, </w:t>
      </w:r>
      <w:r w:rsidR="00300236" w:rsidRPr="0000221D">
        <w:t xml:space="preserve">one </w:t>
      </w:r>
      <w:r w:rsidR="00914374" w:rsidRPr="0000221D">
        <w:t xml:space="preserve">of </w:t>
      </w:r>
      <w:r w:rsidR="00DC3677" w:rsidRPr="0000221D">
        <w:t xml:space="preserve">the </w:t>
      </w:r>
      <w:r w:rsidR="001F605B" w:rsidRPr="0000221D">
        <w:t xml:space="preserve">most </w:t>
      </w:r>
      <w:r w:rsidR="003562BF" w:rsidRPr="0000221D">
        <w:t xml:space="preserve">important </w:t>
      </w:r>
      <w:r w:rsidR="00591158" w:rsidRPr="0000221D">
        <w:t>optimization</w:t>
      </w:r>
      <w:r w:rsidR="00057301" w:rsidRPr="0000221D">
        <w:t xml:space="preserve"> problem</w:t>
      </w:r>
      <w:r w:rsidR="00332AF7" w:rsidRPr="0000221D">
        <w:t>s</w:t>
      </w:r>
      <w:r w:rsidR="00591158" w:rsidRPr="0000221D">
        <w:t xml:space="preserve"> </w:t>
      </w:r>
      <w:r w:rsidR="004A2FD2" w:rsidRPr="0000221D">
        <w:t xml:space="preserve">is </w:t>
      </w:r>
      <w:r w:rsidR="005F212A" w:rsidRPr="0000221D">
        <w:t xml:space="preserve">the </w:t>
      </w:r>
      <w:r w:rsidR="00B6597E" w:rsidRPr="0000221D">
        <w:t xml:space="preserve">combinatorial </w:t>
      </w:r>
      <w:r w:rsidR="000F4117" w:rsidRPr="0000221D">
        <w:t>op</w:t>
      </w:r>
      <w:r w:rsidR="00EF38CF" w:rsidRPr="0000221D">
        <w:t xml:space="preserve">timization </w:t>
      </w:r>
      <w:r w:rsidR="00E10A1E" w:rsidRPr="0000221D">
        <w:t>problem.</w:t>
      </w:r>
      <w:r w:rsidR="003656E8" w:rsidRPr="0000221D">
        <w:t xml:space="preserve"> </w:t>
      </w:r>
      <w:r w:rsidR="006263AA" w:rsidRPr="0000221D">
        <w:t>Combinatorial</w:t>
      </w:r>
      <w:r w:rsidR="003656E8" w:rsidRPr="0000221D">
        <w:t xml:space="preserve"> optimization</w:t>
      </w:r>
      <w:r w:rsidR="006263AA" w:rsidRPr="0000221D">
        <w:t xml:space="preserve"> </w:t>
      </w:r>
      <w:r w:rsidR="005B6473" w:rsidRPr="0000221D">
        <w:t>is</w:t>
      </w:r>
      <w:r w:rsidR="00B41D58" w:rsidRPr="0000221D">
        <w:t xml:space="preserve"> </w:t>
      </w:r>
      <w:r w:rsidR="00090C41" w:rsidRPr="0000221D">
        <w:t xml:space="preserve">a </w:t>
      </w:r>
      <w:r w:rsidR="00B41D58" w:rsidRPr="0000221D">
        <w:t>famous</w:t>
      </w:r>
      <w:r w:rsidR="005B6473" w:rsidRPr="0000221D">
        <w:t xml:space="preserve"> </w:t>
      </w:r>
      <w:r w:rsidR="00B617E3" w:rsidRPr="0000221D">
        <w:t>NP</w:t>
      </w:r>
      <w:r w:rsidR="00C17161" w:rsidRPr="0000221D">
        <w:t>-</w:t>
      </w:r>
      <w:r w:rsidR="00565729" w:rsidRPr="0000221D">
        <w:t xml:space="preserve">hard </w:t>
      </w:r>
      <w:r w:rsidR="00EA3D9C" w:rsidRPr="0000221D">
        <w:t xml:space="preserve">problem </w:t>
      </w:r>
      <w:r w:rsidR="00771AD6" w:rsidRPr="0000221D">
        <w:t xml:space="preserve">even </w:t>
      </w:r>
      <w:r w:rsidR="0035198C" w:rsidRPr="0000221D">
        <w:t xml:space="preserve">for </w:t>
      </w:r>
      <w:r w:rsidR="0045465F" w:rsidRPr="0000221D">
        <w:t>combinatorial</w:t>
      </w:r>
      <w:r w:rsidR="004E273A" w:rsidRPr="0000221D">
        <w:t xml:space="preserve"> </w:t>
      </w:r>
      <w:r w:rsidR="005E0CF9" w:rsidRPr="0000221D">
        <w:t>optimization problems</w:t>
      </w:r>
      <w:r w:rsidR="00C50307" w:rsidRPr="0000221D">
        <w:t xml:space="preserve"> </w:t>
      </w:r>
      <w:r w:rsidR="00F142A5" w:rsidRPr="0000221D">
        <w:t xml:space="preserve">for which </w:t>
      </w:r>
      <w:r w:rsidR="00E458A8" w:rsidRPr="0000221D">
        <w:t xml:space="preserve">a </w:t>
      </w:r>
      <w:r w:rsidR="00BD7E17" w:rsidRPr="0000221D">
        <w:t xml:space="preserve">polynomial </w:t>
      </w:r>
      <w:r w:rsidR="005E0CF9" w:rsidRPr="0000221D">
        <w:t>algorithms</w:t>
      </w:r>
      <w:r w:rsidR="009867E2" w:rsidRPr="0000221D">
        <w:t xml:space="preserve"> for single object</w:t>
      </w:r>
      <w:r w:rsidR="007639B0" w:rsidRPr="0000221D">
        <w:t xml:space="preserve">ive </w:t>
      </w:r>
      <w:r w:rsidR="008A21DD" w:rsidRPr="0000221D">
        <w:t xml:space="preserve">problem. </w:t>
      </w:r>
    </w:p>
    <w:p w:rsidR="00FD4942" w:rsidRDefault="00CD10AA" w:rsidP="00397C4B">
      <w:pPr>
        <w:pStyle w:val="science"/>
        <w:rPr>
          <w:b/>
          <w:bCs/>
          <w:sz w:val="32"/>
          <w:szCs w:val="32"/>
        </w:rPr>
      </w:pPr>
      <w:r w:rsidRPr="00CB112A">
        <w:rPr>
          <w:b/>
          <w:bCs/>
          <w:sz w:val="32"/>
          <w:szCs w:val="32"/>
        </w:rPr>
        <w:t xml:space="preserve">Problem </w:t>
      </w:r>
      <w:r w:rsidR="005920B8" w:rsidRPr="00CB112A">
        <w:rPr>
          <w:b/>
          <w:bCs/>
          <w:sz w:val="32"/>
          <w:szCs w:val="32"/>
        </w:rPr>
        <w:t xml:space="preserve">Statement  </w:t>
      </w:r>
    </w:p>
    <w:p w:rsidR="001B12BB" w:rsidRDefault="00FB42F7" w:rsidP="000238E2">
      <w:pPr>
        <w:pStyle w:val="science"/>
        <w:spacing w:line="360" w:lineRule="auto"/>
        <w:jc w:val="both"/>
      </w:pPr>
      <w:r w:rsidRPr="0000221D">
        <w:t xml:space="preserve">The </w:t>
      </w:r>
      <w:r w:rsidR="004409F5" w:rsidRPr="0000221D">
        <w:t xml:space="preserve">problem </w:t>
      </w:r>
      <w:r w:rsidR="001A2562" w:rsidRPr="0000221D">
        <w:t xml:space="preserve">of </w:t>
      </w:r>
      <w:r w:rsidR="005F5C82" w:rsidRPr="0000221D">
        <w:t>multiobjective</w:t>
      </w:r>
      <w:r w:rsidR="002E5140" w:rsidRPr="0000221D">
        <w:t xml:space="preserve"> </w:t>
      </w:r>
      <w:r w:rsidR="005F5C82" w:rsidRPr="0000221D">
        <w:t>optimization</w:t>
      </w:r>
      <w:r w:rsidR="00E14410" w:rsidRPr="0000221D">
        <w:t xml:space="preserve"> </w:t>
      </w:r>
      <w:r w:rsidR="007B3CD8" w:rsidRPr="0000221D">
        <w:t xml:space="preserve">is </w:t>
      </w:r>
      <w:r w:rsidR="00873D05" w:rsidRPr="0000221D">
        <w:t xml:space="preserve">very </w:t>
      </w:r>
      <w:r w:rsidR="00E544F3" w:rsidRPr="0000221D">
        <w:t>important rese</w:t>
      </w:r>
      <w:r w:rsidR="00461D52" w:rsidRPr="0000221D">
        <w:t xml:space="preserve">arch </w:t>
      </w:r>
      <w:r w:rsidR="00D6532A" w:rsidRPr="0000221D">
        <w:t xml:space="preserve">topic </w:t>
      </w:r>
      <w:r w:rsidR="00243F07" w:rsidRPr="0000221D">
        <w:t xml:space="preserve">due </w:t>
      </w:r>
      <w:r w:rsidR="00066D08" w:rsidRPr="0000221D">
        <w:t xml:space="preserve">its </w:t>
      </w:r>
      <w:r w:rsidR="00466170" w:rsidRPr="0000221D">
        <w:t xml:space="preserve">wide </w:t>
      </w:r>
      <w:r w:rsidR="00C44DC8" w:rsidRPr="0000221D">
        <w:t xml:space="preserve">range </w:t>
      </w:r>
      <w:r w:rsidR="0053100B" w:rsidRPr="0000221D">
        <w:t xml:space="preserve">of application </w:t>
      </w:r>
      <w:r w:rsidR="00054E4A" w:rsidRPr="0000221D">
        <w:t xml:space="preserve">in real </w:t>
      </w:r>
      <w:r w:rsidR="009B0100" w:rsidRPr="0000221D">
        <w:t>world.</w:t>
      </w:r>
      <w:r w:rsidR="003C53AC" w:rsidRPr="0000221D">
        <w:t xml:space="preserve"> </w:t>
      </w:r>
      <w:r w:rsidR="00CA2D82" w:rsidRPr="0000221D">
        <w:t xml:space="preserve">The </w:t>
      </w:r>
      <w:r w:rsidR="00632855" w:rsidRPr="0000221D">
        <w:t xml:space="preserve">problem </w:t>
      </w:r>
      <w:r w:rsidR="00A34F73" w:rsidRPr="0000221D">
        <w:t>of fin</w:t>
      </w:r>
      <w:r w:rsidR="00A4059A" w:rsidRPr="0000221D">
        <w:t xml:space="preserve">ding </w:t>
      </w:r>
      <w:r w:rsidR="003764A8" w:rsidRPr="0000221D">
        <w:t>mul</w:t>
      </w:r>
      <w:r w:rsidR="00DA25BB" w:rsidRPr="0000221D">
        <w:t>t</w:t>
      </w:r>
      <w:r w:rsidR="00FD7989" w:rsidRPr="0000221D">
        <w:t xml:space="preserve">iple </w:t>
      </w:r>
      <w:r w:rsidR="001000DA" w:rsidRPr="0000221D">
        <w:t xml:space="preserve">Pareto </w:t>
      </w:r>
      <w:r w:rsidR="0061116C" w:rsidRPr="0000221D">
        <w:t xml:space="preserve">optimal </w:t>
      </w:r>
      <w:r w:rsidR="007C042C" w:rsidRPr="0000221D">
        <w:t>s</w:t>
      </w:r>
      <w:r w:rsidR="00617BD8" w:rsidRPr="0000221D">
        <w:t>olutions</w:t>
      </w:r>
      <w:r w:rsidR="0061116C" w:rsidRPr="0000221D">
        <w:t xml:space="preserve"> </w:t>
      </w:r>
      <w:r w:rsidR="00533E43" w:rsidRPr="0000221D">
        <w:t xml:space="preserve">could </w:t>
      </w:r>
      <w:r w:rsidR="00907008" w:rsidRPr="0000221D">
        <w:t xml:space="preserve">not </w:t>
      </w:r>
      <w:r w:rsidR="00030699" w:rsidRPr="0000221D">
        <w:t xml:space="preserve">be </w:t>
      </w:r>
      <w:r w:rsidR="005B62B2" w:rsidRPr="0000221D">
        <w:t xml:space="preserve">determined </w:t>
      </w:r>
      <w:r w:rsidR="000A2162" w:rsidRPr="0000221D">
        <w:t>effici</w:t>
      </w:r>
      <w:r w:rsidR="002633A9" w:rsidRPr="0000221D">
        <w:t xml:space="preserve">ently in many </w:t>
      </w:r>
      <w:r w:rsidR="000A0381" w:rsidRPr="0000221D">
        <w:t>cases.</w:t>
      </w:r>
      <w:r w:rsidR="00F66717" w:rsidRPr="0000221D">
        <w:t xml:space="preserve"> Although </w:t>
      </w:r>
      <w:r w:rsidR="00AD0515" w:rsidRPr="0000221D">
        <w:t xml:space="preserve">it is </w:t>
      </w:r>
      <w:r w:rsidR="00FB509D" w:rsidRPr="0000221D">
        <w:t xml:space="preserve">possible </w:t>
      </w:r>
      <w:r w:rsidR="00414130" w:rsidRPr="0000221D">
        <w:t xml:space="preserve">to find </w:t>
      </w:r>
      <w:r w:rsidR="007B272D" w:rsidRPr="0000221D">
        <w:t xml:space="preserve">all the </w:t>
      </w:r>
      <w:r w:rsidR="00063AD5" w:rsidRPr="0000221D">
        <w:t xml:space="preserve">Pareto </w:t>
      </w:r>
      <w:r w:rsidR="008719B8" w:rsidRPr="0000221D">
        <w:t>points theoretically</w:t>
      </w:r>
      <w:r w:rsidR="00D64DC0" w:rsidRPr="0000221D">
        <w:t xml:space="preserve">, </w:t>
      </w:r>
      <w:r w:rsidR="00C76F3E" w:rsidRPr="0000221D">
        <w:t xml:space="preserve">they are </w:t>
      </w:r>
      <w:r w:rsidR="00E7227C" w:rsidRPr="0000221D">
        <w:t>of</w:t>
      </w:r>
      <w:r w:rsidR="005D5B14" w:rsidRPr="0000221D">
        <w:t xml:space="preserve">ten </w:t>
      </w:r>
      <w:r w:rsidR="007F41B3" w:rsidRPr="0000221D">
        <w:t xml:space="preserve">of </w:t>
      </w:r>
      <w:r w:rsidR="008E28ED" w:rsidRPr="0000221D">
        <w:t xml:space="preserve">exponential </w:t>
      </w:r>
      <w:r w:rsidR="00537711" w:rsidRPr="0000221D">
        <w:t>size</w:t>
      </w:r>
      <w:r w:rsidR="00FB22F4" w:rsidRPr="0000221D">
        <w:t xml:space="preserve">. </w:t>
      </w:r>
      <w:r w:rsidR="000424B3" w:rsidRPr="0000221D">
        <w:t>However,</w:t>
      </w:r>
      <w:r w:rsidR="00A3752C" w:rsidRPr="0000221D">
        <w:t xml:space="preserve"> </w:t>
      </w:r>
      <w:r w:rsidR="0002234B" w:rsidRPr="0000221D">
        <w:t xml:space="preserve">approximation </w:t>
      </w:r>
      <w:r w:rsidR="00C300D1" w:rsidRPr="0000221D">
        <w:t xml:space="preserve">does </w:t>
      </w:r>
      <w:r w:rsidR="00BC47E2" w:rsidRPr="0000221D">
        <w:t xml:space="preserve">not </w:t>
      </w:r>
      <w:r w:rsidR="0074581C" w:rsidRPr="0000221D">
        <w:t>re</w:t>
      </w:r>
      <w:r w:rsidR="00A1283F" w:rsidRPr="0000221D">
        <w:t xml:space="preserve">presents </w:t>
      </w:r>
      <w:r w:rsidR="002538F9" w:rsidRPr="0000221D">
        <w:t xml:space="preserve">a </w:t>
      </w:r>
      <w:r w:rsidR="00C7277A" w:rsidRPr="0000221D">
        <w:t>sec</w:t>
      </w:r>
      <w:r w:rsidR="005C6B70" w:rsidRPr="0000221D">
        <w:t xml:space="preserve">ondary choice </w:t>
      </w:r>
      <w:r w:rsidR="00720788" w:rsidRPr="0000221D">
        <w:t xml:space="preserve">for </w:t>
      </w:r>
      <w:r w:rsidR="00F97B99" w:rsidRPr="0000221D">
        <w:t xml:space="preserve">the </w:t>
      </w:r>
      <w:r w:rsidR="00885E79">
        <w:t>decision maker.</w:t>
      </w:r>
      <w:r w:rsidR="00B6217F">
        <w:t xml:space="preserve"> </w:t>
      </w:r>
      <w:r w:rsidR="00975EEC">
        <w:t>Indeed,</w:t>
      </w:r>
      <w:r w:rsidR="00263B56">
        <w:t xml:space="preserve"> there are </w:t>
      </w:r>
      <w:r w:rsidR="00462108">
        <w:t xml:space="preserve">many </w:t>
      </w:r>
      <w:r w:rsidR="003D272F">
        <w:t xml:space="preserve">real life problems </w:t>
      </w:r>
      <w:r w:rsidR="002B325C">
        <w:t xml:space="preserve">for which it is quite hard </w:t>
      </w:r>
      <w:r w:rsidR="00C67E57">
        <w:t xml:space="preserve">for the decision maker </w:t>
      </w:r>
      <w:r w:rsidR="00107D3E">
        <w:t>to have all the information</w:t>
      </w:r>
      <w:r w:rsidR="00975EEC">
        <w:t xml:space="preserve"> to completely formulate </w:t>
      </w:r>
      <w:r w:rsidR="00BD3679">
        <w:t>the problem.</w:t>
      </w:r>
      <w:r w:rsidR="00107D3E">
        <w:t xml:space="preserve"> </w:t>
      </w:r>
      <w:r w:rsidR="006A5EF7">
        <w:t>The</w:t>
      </w:r>
      <w:r w:rsidR="00712251">
        <w:t xml:space="preserve"> </w:t>
      </w:r>
      <w:r w:rsidR="006F0871">
        <w:t>multi</w:t>
      </w:r>
      <w:r w:rsidR="00B77470">
        <w:t xml:space="preserve">objective </w:t>
      </w:r>
      <w:r w:rsidR="00387009">
        <w:t xml:space="preserve">optimization </w:t>
      </w:r>
      <w:r w:rsidR="00444883">
        <w:t>problem</w:t>
      </w:r>
      <w:r w:rsidR="00CB3CC7">
        <w:t xml:space="preserve"> </w:t>
      </w:r>
      <w:r w:rsidR="0097169E">
        <w:t>has</w:t>
      </w:r>
      <w:r w:rsidR="00445505">
        <w:t xml:space="preserve"> </w:t>
      </w:r>
      <w:r w:rsidR="00621841">
        <w:t xml:space="preserve">usually </w:t>
      </w:r>
      <w:r w:rsidR="008B311A">
        <w:t xml:space="preserve">no </w:t>
      </w:r>
      <w:r w:rsidR="006802A3">
        <w:t xml:space="preserve">unique </w:t>
      </w:r>
      <w:r w:rsidR="00694503">
        <w:t xml:space="preserve">perfect </w:t>
      </w:r>
      <w:r w:rsidR="001333F1">
        <w:t>solution</w:t>
      </w:r>
      <w:r w:rsidR="00E953EB">
        <w:t xml:space="preserve"> </w:t>
      </w:r>
      <w:r w:rsidR="00685758">
        <w:t xml:space="preserve">but </w:t>
      </w:r>
      <w:r w:rsidR="005A370E">
        <w:t xml:space="preserve">instead </w:t>
      </w:r>
      <w:r w:rsidR="000C1483">
        <w:t xml:space="preserve">a series </w:t>
      </w:r>
      <w:r w:rsidR="000218E3">
        <w:t xml:space="preserve">of </w:t>
      </w:r>
      <w:r w:rsidR="00AF2D24">
        <w:t>a</w:t>
      </w:r>
      <w:r w:rsidR="008E71D3">
        <w:t xml:space="preserve">lternative solutions </w:t>
      </w:r>
      <w:r w:rsidR="006F6EAE">
        <w:t>(Pareto front)</w:t>
      </w:r>
      <w:r w:rsidR="008369DE">
        <w:t xml:space="preserve"> which re</w:t>
      </w:r>
      <w:r w:rsidR="00843187">
        <w:t xml:space="preserve">presents </w:t>
      </w:r>
      <w:r w:rsidR="00452C48">
        <w:t xml:space="preserve">possible </w:t>
      </w:r>
      <w:r w:rsidR="004456D9">
        <w:t>trade</w:t>
      </w:r>
      <w:r w:rsidR="007B0BF0">
        <w:t xml:space="preserve">-off </w:t>
      </w:r>
      <w:r w:rsidR="0022108C">
        <w:t xml:space="preserve">among </w:t>
      </w:r>
      <w:r w:rsidR="00E727FB">
        <w:t xml:space="preserve">conflicting </w:t>
      </w:r>
      <w:r w:rsidR="001E099E">
        <w:t>objectives</w:t>
      </w:r>
      <w:r w:rsidR="006A18F3">
        <w:t xml:space="preserve">. </w:t>
      </w:r>
      <w:r w:rsidR="00C34B1F">
        <w:t xml:space="preserve">All </w:t>
      </w:r>
      <w:r w:rsidR="001704E4">
        <w:t xml:space="preserve">of the </w:t>
      </w:r>
      <w:r w:rsidR="004F6F67">
        <w:t xml:space="preserve">optimal </w:t>
      </w:r>
      <w:r w:rsidR="001D46D6">
        <w:t>so</w:t>
      </w:r>
      <w:r w:rsidR="005B2097">
        <w:t xml:space="preserve">lutions </w:t>
      </w:r>
      <w:r w:rsidR="00455A20">
        <w:t>to</w:t>
      </w:r>
      <w:r w:rsidR="000A4635">
        <w:t xml:space="preserve"> the</w:t>
      </w:r>
      <w:r w:rsidR="00455A20">
        <w:t xml:space="preserve"> </w:t>
      </w:r>
      <w:r w:rsidR="000A4635">
        <w:t xml:space="preserve">multiple </w:t>
      </w:r>
      <w:r w:rsidR="003919FB">
        <w:t xml:space="preserve">objective </w:t>
      </w:r>
      <w:r w:rsidR="001664D3">
        <w:t xml:space="preserve">functions </w:t>
      </w:r>
      <w:r w:rsidR="005F5D70">
        <w:t xml:space="preserve">from </w:t>
      </w:r>
      <w:r w:rsidR="00BE7E0D">
        <w:t xml:space="preserve">a Pareto front </w:t>
      </w:r>
      <w:r w:rsidR="00C617DF">
        <w:t xml:space="preserve">located in </w:t>
      </w:r>
      <w:r w:rsidR="00560CD6">
        <w:t xml:space="preserve">the </w:t>
      </w:r>
      <w:r w:rsidR="00D470EF">
        <w:t xml:space="preserve">objective function space. </w:t>
      </w:r>
      <w:r w:rsidR="00B855A1">
        <w:t xml:space="preserve">The </w:t>
      </w:r>
      <w:r w:rsidR="009946A2">
        <w:t xml:space="preserve">target </w:t>
      </w:r>
      <w:r w:rsidR="00DE728B">
        <w:t xml:space="preserve">of </w:t>
      </w:r>
      <w:r w:rsidR="00BA50A9">
        <w:t xml:space="preserve">the </w:t>
      </w:r>
      <w:r w:rsidR="00607EE6">
        <w:t xml:space="preserve">optimization is </w:t>
      </w:r>
      <w:r w:rsidR="00AE59A6">
        <w:t xml:space="preserve">to </w:t>
      </w:r>
      <w:r w:rsidR="003D228E">
        <w:t xml:space="preserve">find </w:t>
      </w:r>
      <w:r w:rsidR="002020E8">
        <w:t xml:space="preserve">an </w:t>
      </w:r>
      <w:r w:rsidR="00FD1C3B">
        <w:t xml:space="preserve">approximation of the </w:t>
      </w:r>
      <w:r w:rsidR="00A44060">
        <w:t xml:space="preserve">Pareto </w:t>
      </w:r>
      <w:r w:rsidR="0083523E">
        <w:t xml:space="preserve">front </w:t>
      </w:r>
      <w:r w:rsidR="00235F9D">
        <w:t xml:space="preserve">when </w:t>
      </w:r>
      <w:r w:rsidR="00260788">
        <w:t xml:space="preserve">a </w:t>
      </w:r>
      <w:r w:rsidR="00846DB5">
        <w:t>p</w:t>
      </w:r>
      <w:r w:rsidR="00762032">
        <w:t xml:space="preserve">riori </w:t>
      </w:r>
      <w:r w:rsidR="00E2709F">
        <w:t xml:space="preserve">information </w:t>
      </w:r>
      <w:r w:rsidR="0057314C">
        <w:t xml:space="preserve">about </w:t>
      </w:r>
      <w:r w:rsidR="007E798D">
        <w:t xml:space="preserve">preferences is </w:t>
      </w:r>
      <w:r w:rsidR="00571986">
        <w:t>un</w:t>
      </w:r>
      <w:r w:rsidR="00BF3A30">
        <w:t xml:space="preserve">known. </w:t>
      </w:r>
      <w:r w:rsidR="00BB5691">
        <w:t xml:space="preserve">In </w:t>
      </w:r>
      <w:r w:rsidR="00081AA1">
        <w:t xml:space="preserve">order to </w:t>
      </w:r>
      <w:r w:rsidR="008E230F">
        <w:t xml:space="preserve">obtain </w:t>
      </w:r>
      <w:r w:rsidR="003A1F42">
        <w:t xml:space="preserve">accurate </w:t>
      </w:r>
      <w:r w:rsidR="005133DF">
        <w:t xml:space="preserve">Pareto front of </w:t>
      </w:r>
      <w:r w:rsidR="006C5761">
        <w:t xml:space="preserve">multiple </w:t>
      </w:r>
      <w:r w:rsidR="009F3466">
        <w:t xml:space="preserve">objective </w:t>
      </w:r>
      <w:r w:rsidR="006B2BB1">
        <w:t xml:space="preserve">optimization problem, </w:t>
      </w:r>
      <w:r w:rsidR="000C5C01">
        <w:t xml:space="preserve">various </w:t>
      </w:r>
      <w:r w:rsidR="00EF02F7">
        <w:t xml:space="preserve">algorithms </w:t>
      </w:r>
      <w:r w:rsidR="0032646F">
        <w:t xml:space="preserve">have </w:t>
      </w:r>
      <w:r w:rsidR="000E5A0A">
        <w:t xml:space="preserve">been </w:t>
      </w:r>
      <w:r w:rsidR="00926813">
        <w:t xml:space="preserve">proposed </w:t>
      </w:r>
      <w:r w:rsidR="009608E8">
        <w:t xml:space="preserve">in the </w:t>
      </w:r>
      <w:r w:rsidR="00E90E29">
        <w:t xml:space="preserve">past </w:t>
      </w:r>
      <w:r w:rsidR="00E82A4F">
        <w:t xml:space="preserve">few decades such as </w:t>
      </w:r>
      <w:r w:rsidR="00004D18">
        <w:t>Multi</w:t>
      </w:r>
      <w:r w:rsidR="00C90A02">
        <w:t xml:space="preserve">objective </w:t>
      </w:r>
      <w:r w:rsidR="00C91E5C">
        <w:t>E</w:t>
      </w:r>
      <w:r w:rsidR="00D26290">
        <w:t>volutionary</w:t>
      </w:r>
      <w:r w:rsidR="00C91E5C">
        <w:t xml:space="preserve"> </w:t>
      </w:r>
      <w:r w:rsidR="00852E31">
        <w:t>Algorithms</w:t>
      </w:r>
      <w:r w:rsidR="00632834">
        <w:t xml:space="preserve"> </w:t>
      </w:r>
      <w:r w:rsidR="00885BC5">
        <w:t>(MOEA)</w:t>
      </w:r>
      <w:r w:rsidR="004A11CE">
        <w:t xml:space="preserve">, </w:t>
      </w:r>
      <w:r w:rsidR="0029277F">
        <w:t>Multi</w:t>
      </w:r>
      <w:r w:rsidR="000E7E26">
        <w:t xml:space="preserve">objective </w:t>
      </w:r>
      <w:r w:rsidR="002A4411">
        <w:t xml:space="preserve">Genetic </w:t>
      </w:r>
      <w:r w:rsidR="00D96B5F">
        <w:t>Algorithms</w:t>
      </w:r>
      <w:r w:rsidR="00641EDC">
        <w:t xml:space="preserve"> </w:t>
      </w:r>
      <w:r w:rsidR="00D96B5F">
        <w:t>(MOGA),</w:t>
      </w:r>
      <w:r w:rsidR="005A61DE">
        <w:t xml:space="preserve"> </w:t>
      </w:r>
      <w:r w:rsidR="00372BC1">
        <w:t>Multiobjective Particle</w:t>
      </w:r>
      <w:r w:rsidR="00765945">
        <w:t xml:space="preserve"> </w:t>
      </w:r>
      <w:r w:rsidR="006D58A3">
        <w:t xml:space="preserve">Swarm </w:t>
      </w:r>
      <w:r w:rsidR="001677E5">
        <w:t>Algorithms (</w:t>
      </w:r>
      <w:r w:rsidR="005A3C95">
        <w:t>MOPSA)</w:t>
      </w:r>
      <w:r w:rsidR="00DE370A">
        <w:t xml:space="preserve">, </w:t>
      </w:r>
      <w:r w:rsidR="00EB47AE">
        <w:t>Artificial</w:t>
      </w:r>
      <w:r w:rsidR="00D9091B">
        <w:t xml:space="preserve"> </w:t>
      </w:r>
      <w:r w:rsidR="00653D1E">
        <w:t>Immune System (AIS</w:t>
      </w:r>
      <w:r w:rsidR="00E727E9">
        <w:t>),</w:t>
      </w:r>
      <w:r w:rsidR="005A3C95">
        <w:t xml:space="preserve"> </w:t>
      </w:r>
      <w:r w:rsidR="00A20DEF">
        <w:t xml:space="preserve">Group </w:t>
      </w:r>
      <w:r w:rsidR="003176A4">
        <w:t xml:space="preserve">Search </w:t>
      </w:r>
      <w:r w:rsidR="009D3108">
        <w:t>O</w:t>
      </w:r>
      <w:r w:rsidR="003176A4">
        <w:t>ptimizer</w:t>
      </w:r>
      <w:r w:rsidR="00547878">
        <w:t xml:space="preserve"> and </w:t>
      </w:r>
      <w:r w:rsidR="007F6073">
        <w:t xml:space="preserve">Quantum </w:t>
      </w:r>
      <w:r w:rsidR="00BE4E64">
        <w:t>in</w:t>
      </w:r>
      <w:r w:rsidR="00CF54B2">
        <w:t>sp</w:t>
      </w:r>
      <w:r w:rsidR="006C4549">
        <w:t xml:space="preserve">ired </w:t>
      </w:r>
      <w:r w:rsidR="00215102">
        <w:t>Algorithms</w:t>
      </w:r>
      <w:r w:rsidR="000238E2">
        <w:t xml:space="preserve">. </w:t>
      </w:r>
    </w:p>
    <w:p w:rsidR="00AD6F56" w:rsidRDefault="007027B0" w:rsidP="0043300A">
      <w:pPr>
        <w:pStyle w:val="science"/>
        <w:spacing w:line="360" w:lineRule="auto"/>
        <w:jc w:val="both"/>
        <w:rPr>
          <w:lang w:bidi="ar-EG"/>
        </w:rPr>
      </w:pPr>
      <w:r>
        <w:t>Another</w:t>
      </w:r>
      <w:r w:rsidR="00A35F08">
        <w:t xml:space="preserve"> </w:t>
      </w:r>
      <w:r w:rsidR="00D70F84">
        <w:t xml:space="preserve">approach </w:t>
      </w:r>
      <w:r w:rsidR="006732E1">
        <w:t xml:space="preserve">which is </w:t>
      </w:r>
      <w:r w:rsidR="002A3493">
        <w:t xml:space="preserve">also </w:t>
      </w:r>
      <w:r w:rsidR="00F366B5">
        <w:t xml:space="preserve">very </w:t>
      </w:r>
      <w:r w:rsidR="00E12977">
        <w:t xml:space="preserve">important </w:t>
      </w:r>
      <w:r w:rsidR="00B014B7">
        <w:t xml:space="preserve">and </w:t>
      </w:r>
      <w:r w:rsidR="0083522F">
        <w:t xml:space="preserve">resulted </w:t>
      </w:r>
      <w:r w:rsidR="00363669">
        <w:t xml:space="preserve">in </w:t>
      </w:r>
      <w:r w:rsidR="00C55709">
        <w:t xml:space="preserve">accurate </w:t>
      </w:r>
      <w:r w:rsidR="00BB1D76">
        <w:t xml:space="preserve">results is </w:t>
      </w:r>
      <w:r w:rsidR="00A67918">
        <w:t xml:space="preserve">learning </w:t>
      </w:r>
      <w:r w:rsidR="00B51218">
        <w:t xml:space="preserve">automata. </w:t>
      </w:r>
      <w:r w:rsidR="00563DCB">
        <w:t xml:space="preserve">Learning </w:t>
      </w:r>
      <w:r w:rsidR="00452E5A">
        <w:t xml:space="preserve">Automata </w:t>
      </w:r>
      <w:r w:rsidR="009A0335">
        <w:t xml:space="preserve">is </w:t>
      </w:r>
      <w:r w:rsidR="00D1027F">
        <w:t xml:space="preserve">a </w:t>
      </w:r>
      <w:r w:rsidR="008E178A">
        <w:t xml:space="preserve">very </w:t>
      </w:r>
      <w:r w:rsidR="00DB0DE4">
        <w:t xml:space="preserve">useful </w:t>
      </w:r>
      <w:r w:rsidR="00B42F48">
        <w:t xml:space="preserve">approach </w:t>
      </w:r>
      <w:r w:rsidR="00CE4EE4">
        <w:t>used</w:t>
      </w:r>
      <w:r w:rsidR="001B4A03">
        <w:t xml:space="preserve"> </w:t>
      </w:r>
      <w:r w:rsidR="007F3C3A">
        <w:t>to</w:t>
      </w:r>
      <w:r w:rsidR="00F90136">
        <w:t xml:space="preserve"> </w:t>
      </w:r>
      <w:r w:rsidR="00454564">
        <w:t xml:space="preserve">build </w:t>
      </w:r>
      <w:r w:rsidR="00C53900">
        <w:t>self-</w:t>
      </w:r>
      <w:r w:rsidR="00C259A7">
        <w:t xml:space="preserve">adaptive </w:t>
      </w:r>
      <w:r w:rsidR="00D93639">
        <w:t xml:space="preserve">systems </w:t>
      </w:r>
      <w:r w:rsidR="005170AA">
        <w:t xml:space="preserve">which </w:t>
      </w:r>
      <w:r w:rsidR="00463E64">
        <w:t xml:space="preserve">change </w:t>
      </w:r>
      <w:r w:rsidR="00B815B3">
        <w:t xml:space="preserve">its </w:t>
      </w:r>
      <w:r w:rsidR="002B3AD0">
        <w:t xml:space="preserve">behavior </w:t>
      </w:r>
      <w:r w:rsidR="0049303F">
        <w:t xml:space="preserve">from </w:t>
      </w:r>
      <w:r w:rsidR="00D20448">
        <w:t xml:space="preserve">pervious </w:t>
      </w:r>
      <w:r w:rsidR="00977994">
        <w:t>knowledge</w:t>
      </w:r>
      <w:r w:rsidR="00CA5F60">
        <w:t xml:space="preserve"> </w:t>
      </w:r>
      <w:r w:rsidR="00574366">
        <w:t xml:space="preserve">and </w:t>
      </w:r>
      <w:r w:rsidR="00FC1FA0">
        <w:t xml:space="preserve">tend </w:t>
      </w:r>
      <w:r w:rsidR="007E20B3">
        <w:t xml:space="preserve">to </w:t>
      </w:r>
      <w:r w:rsidR="006F4261">
        <w:t>ultimate goal.</w:t>
      </w:r>
      <w:r w:rsidR="00C075B2">
        <w:t xml:space="preserve"> </w:t>
      </w:r>
      <w:r w:rsidR="001400DE">
        <w:t xml:space="preserve">The </w:t>
      </w:r>
      <w:r w:rsidR="003F24B6">
        <w:t xml:space="preserve">feasibility </w:t>
      </w:r>
      <w:r w:rsidR="00B74245">
        <w:t>of using</w:t>
      </w:r>
      <w:r w:rsidR="00753049">
        <w:t xml:space="preserve"> </w:t>
      </w:r>
      <w:r w:rsidR="00E23BA1">
        <w:t xml:space="preserve">a </w:t>
      </w:r>
      <w:r w:rsidR="00006375">
        <w:lastRenderedPageBreak/>
        <w:t>learning system</w:t>
      </w:r>
      <w:r w:rsidR="00E87B96">
        <w:t xml:space="preserve"> </w:t>
      </w:r>
      <w:r w:rsidR="00F6561C">
        <w:t xml:space="preserve">for </w:t>
      </w:r>
      <w:r w:rsidR="00712F94">
        <w:t xml:space="preserve">solving </w:t>
      </w:r>
      <w:r w:rsidR="004E7CA1">
        <w:t xml:space="preserve">problems </w:t>
      </w:r>
      <w:r w:rsidR="00A57B1F">
        <w:t xml:space="preserve">has </w:t>
      </w:r>
      <w:r w:rsidR="000606FF">
        <w:t xml:space="preserve">been </w:t>
      </w:r>
      <w:r w:rsidR="00417578">
        <w:t>dis</w:t>
      </w:r>
      <w:r w:rsidR="00C85F2A">
        <w:t xml:space="preserve">cussed </w:t>
      </w:r>
      <w:r w:rsidR="0054141D">
        <w:t xml:space="preserve">by </w:t>
      </w:r>
      <w:r w:rsidR="00EA02CE">
        <w:t xml:space="preserve">many </w:t>
      </w:r>
      <w:r w:rsidR="007926F7">
        <w:t xml:space="preserve">researches </w:t>
      </w:r>
      <w:r w:rsidR="00F5002A">
        <w:t xml:space="preserve">all </w:t>
      </w:r>
      <w:r w:rsidR="00894FA2">
        <w:t xml:space="preserve">over the </w:t>
      </w:r>
      <w:r w:rsidR="00355EF3">
        <w:t xml:space="preserve">world. </w:t>
      </w:r>
      <w:r w:rsidR="00CB19D5">
        <w:t xml:space="preserve">For </w:t>
      </w:r>
      <w:r w:rsidR="00C770E2">
        <w:t xml:space="preserve">example </w:t>
      </w:r>
      <w:r w:rsidR="006B5D76">
        <w:t>…</w:t>
      </w:r>
    </w:p>
    <w:p w:rsidR="00AD6F56" w:rsidRPr="00BC72C4" w:rsidRDefault="00AD6F56" w:rsidP="00BC72C4">
      <w:pPr>
        <w:pStyle w:val="science"/>
        <w:spacing w:line="360" w:lineRule="auto"/>
        <w:jc w:val="both"/>
      </w:pPr>
    </w:p>
    <w:p w:rsidR="00FD4942" w:rsidRDefault="00073CD8" w:rsidP="00CB112A">
      <w:pPr>
        <w:pStyle w:val="science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 xml:space="preserve">Research </w:t>
      </w:r>
      <w:r w:rsidR="00D35F1C">
        <w:rPr>
          <w:b/>
          <w:bCs/>
          <w:sz w:val="32"/>
          <w:szCs w:val="32"/>
        </w:rPr>
        <w:t xml:space="preserve">Objectives </w:t>
      </w:r>
    </w:p>
    <w:p w:rsidR="003C1A1F" w:rsidRDefault="003C1A1F" w:rsidP="00C925F4">
      <w:pPr>
        <w:pStyle w:val="science"/>
        <w:spacing w:line="360" w:lineRule="auto"/>
        <w:jc w:val="both"/>
      </w:pPr>
      <w:r>
        <w:t xml:space="preserve">The </w:t>
      </w:r>
      <w:r w:rsidR="00DB34A3">
        <w:t xml:space="preserve">main </w:t>
      </w:r>
      <w:r w:rsidR="00004CBB">
        <w:t xml:space="preserve">aim </w:t>
      </w:r>
      <w:r w:rsidR="005D11C7">
        <w:t xml:space="preserve">of </w:t>
      </w:r>
      <w:r w:rsidR="00513E81">
        <w:t>th</w:t>
      </w:r>
      <w:r w:rsidR="00380B7D">
        <w:t xml:space="preserve">is </w:t>
      </w:r>
      <w:r w:rsidR="00813EAC">
        <w:t xml:space="preserve">proposal </w:t>
      </w:r>
      <w:r w:rsidR="00BF60BF">
        <w:t xml:space="preserve">is </w:t>
      </w:r>
    </w:p>
    <w:p w:rsidR="00B4762A" w:rsidRPr="00CB112A" w:rsidRDefault="00DE463A" w:rsidP="00C925F4">
      <w:pPr>
        <w:pStyle w:val="science"/>
        <w:spacing w:line="360" w:lineRule="auto"/>
        <w:jc w:val="both"/>
        <w:rPr>
          <w:b/>
          <w:bCs/>
          <w:sz w:val="32"/>
          <w:szCs w:val="32"/>
        </w:rPr>
      </w:pPr>
      <w:r w:rsidRPr="00CB112A">
        <w:rPr>
          <w:b/>
          <w:bCs/>
          <w:sz w:val="32"/>
          <w:szCs w:val="32"/>
        </w:rPr>
        <w:t xml:space="preserve">Proposed </w:t>
      </w:r>
      <w:r w:rsidR="00810A0A" w:rsidRPr="00CB112A">
        <w:rPr>
          <w:b/>
          <w:bCs/>
          <w:sz w:val="32"/>
          <w:szCs w:val="32"/>
        </w:rPr>
        <w:t>So</w:t>
      </w:r>
      <w:r w:rsidR="009B1C58" w:rsidRPr="00CB112A">
        <w:rPr>
          <w:b/>
          <w:bCs/>
          <w:sz w:val="32"/>
          <w:szCs w:val="32"/>
        </w:rPr>
        <w:t xml:space="preserve">lution </w:t>
      </w:r>
    </w:p>
    <w:p w:rsidR="009B1C58" w:rsidRPr="004128E8" w:rsidRDefault="009B1C58" w:rsidP="005920B8">
      <w:pPr>
        <w:pStyle w:val="science"/>
        <w:spacing w:line="360" w:lineRule="auto"/>
        <w:jc w:val="both"/>
        <w:rPr>
          <w:rFonts w:eastAsiaTheme="minorEastAsia"/>
          <w:lang w:bidi="ar-EG"/>
        </w:rPr>
      </w:pPr>
    </w:p>
    <w:p w:rsidR="00A16105" w:rsidRDefault="00A16105" w:rsidP="006F01D3">
      <w:pPr>
        <w:pStyle w:val="science"/>
        <w:spacing w:line="360" w:lineRule="auto"/>
        <w:jc w:val="both"/>
        <w:rPr>
          <w:lang w:bidi="ar-EG"/>
        </w:rPr>
      </w:pPr>
    </w:p>
    <w:p w:rsidR="0084442B" w:rsidRDefault="0084442B" w:rsidP="008E1DF2">
      <w:pPr>
        <w:pStyle w:val="science"/>
        <w:spacing w:line="360" w:lineRule="auto"/>
        <w:jc w:val="both"/>
        <w:rPr>
          <w:lang w:bidi="ar-EG"/>
        </w:rPr>
      </w:pPr>
    </w:p>
    <w:p w:rsidR="00985EA5" w:rsidRDefault="00985EA5" w:rsidP="00985EA5">
      <w:pPr>
        <w:pStyle w:val="science"/>
        <w:spacing w:line="360" w:lineRule="auto"/>
        <w:jc w:val="both"/>
        <w:rPr>
          <w:lang w:bidi="ar-EG"/>
        </w:rPr>
      </w:pPr>
    </w:p>
    <w:p w:rsidR="00EA3761" w:rsidRDefault="00EA3761" w:rsidP="00985EA5">
      <w:pPr>
        <w:pStyle w:val="science"/>
        <w:spacing w:line="360" w:lineRule="auto"/>
        <w:jc w:val="both"/>
        <w:rPr>
          <w:lang w:bidi="ar-EG"/>
        </w:rPr>
      </w:pPr>
    </w:p>
    <w:p w:rsidR="00EA3761" w:rsidRDefault="00EA3761" w:rsidP="00985EA5">
      <w:pPr>
        <w:pStyle w:val="science"/>
        <w:spacing w:line="360" w:lineRule="auto"/>
        <w:jc w:val="both"/>
        <w:rPr>
          <w:lang w:bidi="ar-EG"/>
        </w:rPr>
      </w:pPr>
    </w:p>
    <w:p w:rsidR="00EA3761" w:rsidRDefault="00EA3761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C21E9D" w:rsidRDefault="00C21E9D" w:rsidP="00985EA5">
      <w:pPr>
        <w:pStyle w:val="science"/>
        <w:spacing w:line="360" w:lineRule="auto"/>
        <w:jc w:val="both"/>
        <w:rPr>
          <w:lang w:bidi="ar-EG"/>
        </w:rPr>
      </w:pPr>
    </w:p>
    <w:p w:rsidR="002D1BD6" w:rsidRDefault="00C21E9D" w:rsidP="00810D2A">
      <w:pPr>
        <w:pStyle w:val="science"/>
        <w:spacing w:line="360" w:lineRule="auto"/>
        <w:jc w:val="both"/>
      </w:pPr>
      <w:r>
        <w:rPr>
          <w:lang w:bidi="ar-EG"/>
        </w:rPr>
        <w:t>Ref</w:t>
      </w:r>
      <w:r w:rsidR="00810D2A">
        <w:rPr>
          <w:lang w:bidi="ar-EG"/>
        </w:rPr>
        <w:t>erences</w:t>
      </w:r>
      <w:r w:rsidR="00A071DA">
        <w:rPr>
          <w:lang w:bidi="ar-EG"/>
        </w:rPr>
        <w:t xml:space="preserve"> </w:t>
      </w:r>
    </w:p>
    <w:p w:rsidR="00FF166A" w:rsidRPr="00FF166A" w:rsidRDefault="002D1BD6" w:rsidP="00FF166A">
      <w:pPr>
        <w:pStyle w:val="science"/>
        <w:spacing w:after="0" w:line="240" w:lineRule="auto"/>
        <w:jc w:val="both"/>
        <w:rPr>
          <w:rFonts w:ascii="Times New Roman" w:eastAsiaTheme="minorEastAsia" w:hAnsi="Times New Roman" w:cs="Times New Roman"/>
          <w:noProof/>
          <w:lang w:bidi="ar-EG"/>
        </w:rPr>
      </w:pPr>
      <w:r>
        <w:rPr>
          <w:rFonts w:eastAsiaTheme="minorEastAsia"/>
          <w:lang w:bidi="ar-EG"/>
        </w:rPr>
        <w:fldChar w:fldCharType="begin"/>
      </w:r>
      <w:r>
        <w:rPr>
          <w:rFonts w:eastAsiaTheme="minorEastAsia"/>
          <w:lang w:bidi="ar-EG"/>
        </w:rPr>
        <w:instrText xml:space="preserve"> ADDIN EN.REFLIST </w:instrText>
      </w:r>
      <w:r>
        <w:rPr>
          <w:rFonts w:eastAsiaTheme="minorEastAsia"/>
          <w:lang w:bidi="ar-EG"/>
        </w:rPr>
        <w:fldChar w:fldCharType="separate"/>
      </w:r>
      <w:bookmarkStart w:id="1" w:name="_ENREF_1"/>
      <w:r w:rsidR="00FF166A" w:rsidRPr="00FF166A">
        <w:rPr>
          <w:rFonts w:ascii="Times New Roman" w:eastAsiaTheme="minorEastAsia" w:hAnsi="Times New Roman" w:cs="Times New Roman"/>
          <w:noProof/>
          <w:lang w:bidi="ar-EG"/>
        </w:rPr>
        <w:t>[1] W. Stadler, Initiators of Multicriteria Optimization, in: J. Jahn, W. Krabs (Eds.) Recent Advances and Historical Development of Vector Optimization, Springer Berlin Heidelberg, 1987, pp. 3-47.</w:t>
      </w:r>
      <w:bookmarkEnd w:id="1"/>
    </w:p>
    <w:p w:rsidR="00FF166A" w:rsidRPr="00FF166A" w:rsidRDefault="00FF166A" w:rsidP="00FF166A">
      <w:pPr>
        <w:pStyle w:val="science"/>
        <w:spacing w:after="0" w:line="240" w:lineRule="auto"/>
        <w:jc w:val="both"/>
        <w:rPr>
          <w:rFonts w:ascii="Times New Roman" w:eastAsiaTheme="minorEastAsia" w:hAnsi="Times New Roman" w:cs="Times New Roman"/>
          <w:noProof/>
          <w:lang w:bidi="ar-EG"/>
        </w:rPr>
      </w:pPr>
      <w:bookmarkStart w:id="2" w:name="_ENREF_2"/>
      <w:r w:rsidRPr="00FF166A">
        <w:rPr>
          <w:rFonts w:ascii="Times New Roman" w:eastAsiaTheme="minorEastAsia" w:hAnsi="Times New Roman" w:cs="Times New Roman"/>
          <w:noProof/>
          <w:lang w:bidi="ar-EG"/>
        </w:rPr>
        <w:lastRenderedPageBreak/>
        <w:t>[2] W. Stadler, Multicriteria Optimization in Engineering and in the Sciences, Springer, 1988.</w:t>
      </w:r>
      <w:bookmarkEnd w:id="2"/>
    </w:p>
    <w:p w:rsidR="00FF166A" w:rsidRPr="00FF166A" w:rsidRDefault="00FF166A" w:rsidP="00FF166A">
      <w:pPr>
        <w:pStyle w:val="science"/>
        <w:spacing w:line="240" w:lineRule="auto"/>
        <w:jc w:val="both"/>
        <w:rPr>
          <w:rFonts w:ascii="Times New Roman" w:eastAsiaTheme="minorEastAsia" w:hAnsi="Times New Roman" w:cs="Times New Roman"/>
          <w:noProof/>
          <w:lang w:bidi="ar-EG"/>
        </w:rPr>
      </w:pPr>
      <w:bookmarkStart w:id="3" w:name="_ENREF_3"/>
      <w:r w:rsidRPr="00FF166A">
        <w:rPr>
          <w:rFonts w:ascii="Times New Roman" w:eastAsiaTheme="minorEastAsia" w:hAnsi="Times New Roman" w:cs="Times New Roman"/>
          <w:noProof/>
          <w:lang w:bidi="ar-EG"/>
        </w:rPr>
        <w:t>[3] V. Pareto, Manuale di Economica Politica, Societa Editrice Libraria. Milan; translated into English by A.S. Schwier as Manual of Political Economy, 1906.</w:t>
      </w:r>
      <w:bookmarkEnd w:id="3"/>
    </w:p>
    <w:p w:rsidR="00FF166A" w:rsidRDefault="00FF166A" w:rsidP="00FF166A">
      <w:pPr>
        <w:pStyle w:val="science"/>
        <w:spacing w:line="240" w:lineRule="auto"/>
        <w:jc w:val="both"/>
        <w:rPr>
          <w:rFonts w:ascii="Times New Roman" w:eastAsiaTheme="minorEastAsia" w:hAnsi="Times New Roman" w:cs="Times New Roman"/>
          <w:noProof/>
          <w:lang w:bidi="ar-EG"/>
        </w:rPr>
      </w:pPr>
    </w:p>
    <w:p w:rsidR="00211335" w:rsidRPr="009C55AC" w:rsidRDefault="002D1BD6" w:rsidP="009C55AC">
      <w:pPr>
        <w:autoSpaceDE w:val="0"/>
        <w:autoSpaceDN w:val="0"/>
        <w:adjustRightInd w:val="0"/>
        <w:spacing w:after="0" w:line="288" w:lineRule="auto"/>
        <w:rPr>
          <w:rFonts w:eastAsiaTheme="minorEastAsia"/>
          <w:b/>
          <w:bCs/>
          <w:sz w:val="28"/>
          <w:szCs w:val="28"/>
          <w:lang w:bidi="ar-EG"/>
        </w:rPr>
      </w:pPr>
      <w:r>
        <w:rPr>
          <w:rFonts w:eastAsiaTheme="minorEastAsia"/>
          <w:lang w:bidi="ar-EG"/>
        </w:rPr>
        <w:fldChar w:fldCharType="end"/>
      </w:r>
      <w:r w:rsidR="009C55AC">
        <w:rPr>
          <w:rFonts w:ascii="Times New Roman" w:hAnsi="Times New Roman" w:cs="Times New Roman"/>
          <w:i/>
          <w:iCs/>
          <w:color w:val="000000"/>
          <w:sz w:val="18"/>
          <w:szCs w:val="18"/>
        </w:rPr>
        <w:t xml:space="preserve"> </w:t>
      </w:r>
      <w:bookmarkStart w:id="4" w:name="_GoBack"/>
      <w:bookmarkEnd w:id="4"/>
    </w:p>
    <w:sectPr w:rsidR="00211335" w:rsidRPr="009C55A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FE"/>
    <w:multiLevelType w:val="singleLevel"/>
    <w:tmpl w:val="A484FE30"/>
    <w:lvl w:ilvl="0">
      <w:numFmt w:val="bullet"/>
      <w:lvlText w:val="*"/>
      <w:lvlJc w:val="left"/>
    </w:lvl>
  </w:abstractNum>
  <w:abstractNum w:abstractNumId="1">
    <w:nsid w:val="10096192"/>
    <w:multiLevelType w:val="hybridMultilevel"/>
    <w:tmpl w:val="D15403FE"/>
    <w:lvl w:ilvl="0" w:tplc="0409000B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>
    <w:nsid w:val="13DD37FE"/>
    <w:multiLevelType w:val="hybridMultilevel"/>
    <w:tmpl w:val="84DA0C9A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>
    <w:nsid w:val="7DC12098"/>
    <w:multiLevelType w:val="hybridMultilevel"/>
    <w:tmpl w:val="7466EEA4"/>
    <w:lvl w:ilvl="0" w:tplc="04090001">
      <w:start w:val="1"/>
      <w:numFmt w:val="bullet"/>
      <w:lvlText w:val=""/>
      <w:lvlJc w:val="left"/>
      <w:pPr>
        <w:ind w:left="85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7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9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1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3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5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7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9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11" w:hanging="360"/>
      </w:pPr>
      <w:rPr>
        <w:rFonts w:ascii="Wingdings" w:hAnsi="Wingdings" w:hint="default"/>
      </w:rPr>
    </w:lvl>
  </w:abstractNum>
  <w:num w:numId="1">
    <w:abstractNumId w:val="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  <w:sz w:val="16"/>
        </w:rPr>
      </w:lvl>
    </w:lvlOverride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puters Math with Applica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tvs9ddd7ewvzme9peev92w5z59p5s2tspae&quot;&gt;16-6-2013&lt;record-ids&gt;&lt;item&gt;431&lt;/item&gt;&lt;item&gt;432&lt;/item&gt;&lt;item&gt;433&lt;/item&gt;&lt;/record-ids&gt;&lt;/item&gt;&lt;/Libraries&gt;"/>
  </w:docVars>
  <w:rsids>
    <w:rsidRoot w:val="00C01524"/>
    <w:rsid w:val="0000221D"/>
    <w:rsid w:val="00002D00"/>
    <w:rsid w:val="00003700"/>
    <w:rsid w:val="00004CBB"/>
    <w:rsid w:val="00004D18"/>
    <w:rsid w:val="00006375"/>
    <w:rsid w:val="00007213"/>
    <w:rsid w:val="00010700"/>
    <w:rsid w:val="000109E3"/>
    <w:rsid w:val="00010B99"/>
    <w:rsid w:val="00012FF4"/>
    <w:rsid w:val="000140EF"/>
    <w:rsid w:val="00015171"/>
    <w:rsid w:val="00017981"/>
    <w:rsid w:val="00020A6F"/>
    <w:rsid w:val="00021175"/>
    <w:rsid w:val="000218E3"/>
    <w:rsid w:val="0002224F"/>
    <w:rsid w:val="00022273"/>
    <w:rsid w:val="0002234B"/>
    <w:rsid w:val="000229CE"/>
    <w:rsid w:val="000233F3"/>
    <w:rsid w:val="0002372B"/>
    <w:rsid w:val="000238E2"/>
    <w:rsid w:val="000247B5"/>
    <w:rsid w:val="00027A3F"/>
    <w:rsid w:val="00030699"/>
    <w:rsid w:val="00031DC1"/>
    <w:rsid w:val="000327A3"/>
    <w:rsid w:val="0003329A"/>
    <w:rsid w:val="000334C9"/>
    <w:rsid w:val="00034276"/>
    <w:rsid w:val="0004026B"/>
    <w:rsid w:val="000424B3"/>
    <w:rsid w:val="00044A71"/>
    <w:rsid w:val="0004519E"/>
    <w:rsid w:val="000479FE"/>
    <w:rsid w:val="0005037A"/>
    <w:rsid w:val="000505CF"/>
    <w:rsid w:val="00051D6E"/>
    <w:rsid w:val="0005305B"/>
    <w:rsid w:val="00053F14"/>
    <w:rsid w:val="00054751"/>
    <w:rsid w:val="00054E4A"/>
    <w:rsid w:val="00055278"/>
    <w:rsid w:val="00055626"/>
    <w:rsid w:val="000558CA"/>
    <w:rsid w:val="00057301"/>
    <w:rsid w:val="00057BF8"/>
    <w:rsid w:val="000601A7"/>
    <w:rsid w:val="000606FF"/>
    <w:rsid w:val="00060759"/>
    <w:rsid w:val="00063AD5"/>
    <w:rsid w:val="00065196"/>
    <w:rsid w:val="0006647C"/>
    <w:rsid w:val="00066D08"/>
    <w:rsid w:val="000673C7"/>
    <w:rsid w:val="00070B8A"/>
    <w:rsid w:val="0007230A"/>
    <w:rsid w:val="00073847"/>
    <w:rsid w:val="00073CD8"/>
    <w:rsid w:val="00074FF0"/>
    <w:rsid w:val="00075005"/>
    <w:rsid w:val="00075920"/>
    <w:rsid w:val="00076C30"/>
    <w:rsid w:val="0008047D"/>
    <w:rsid w:val="00081AA1"/>
    <w:rsid w:val="00081C46"/>
    <w:rsid w:val="00082243"/>
    <w:rsid w:val="0008239A"/>
    <w:rsid w:val="00082EFC"/>
    <w:rsid w:val="00083AD3"/>
    <w:rsid w:val="000843AE"/>
    <w:rsid w:val="000847D9"/>
    <w:rsid w:val="00086FC8"/>
    <w:rsid w:val="0008726F"/>
    <w:rsid w:val="000879AD"/>
    <w:rsid w:val="00087EB4"/>
    <w:rsid w:val="00090C41"/>
    <w:rsid w:val="00091128"/>
    <w:rsid w:val="00094238"/>
    <w:rsid w:val="00094291"/>
    <w:rsid w:val="00094DBE"/>
    <w:rsid w:val="00097158"/>
    <w:rsid w:val="000A0381"/>
    <w:rsid w:val="000A06F9"/>
    <w:rsid w:val="000A2162"/>
    <w:rsid w:val="000A3265"/>
    <w:rsid w:val="000A3403"/>
    <w:rsid w:val="000A39F8"/>
    <w:rsid w:val="000A4635"/>
    <w:rsid w:val="000A569C"/>
    <w:rsid w:val="000A5E3E"/>
    <w:rsid w:val="000A7314"/>
    <w:rsid w:val="000B0CC8"/>
    <w:rsid w:val="000B0D85"/>
    <w:rsid w:val="000B2245"/>
    <w:rsid w:val="000B4BE4"/>
    <w:rsid w:val="000B4DC4"/>
    <w:rsid w:val="000B6F3F"/>
    <w:rsid w:val="000B7F33"/>
    <w:rsid w:val="000C06BD"/>
    <w:rsid w:val="000C1483"/>
    <w:rsid w:val="000C39FD"/>
    <w:rsid w:val="000C50B8"/>
    <w:rsid w:val="000C5C01"/>
    <w:rsid w:val="000C6586"/>
    <w:rsid w:val="000D1C15"/>
    <w:rsid w:val="000D44BC"/>
    <w:rsid w:val="000D4B6F"/>
    <w:rsid w:val="000D6528"/>
    <w:rsid w:val="000D6EF1"/>
    <w:rsid w:val="000D71EA"/>
    <w:rsid w:val="000E0C40"/>
    <w:rsid w:val="000E101C"/>
    <w:rsid w:val="000E3E41"/>
    <w:rsid w:val="000E45AC"/>
    <w:rsid w:val="000E5A0A"/>
    <w:rsid w:val="000E6250"/>
    <w:rsid w:val="000E76B1"/>
    <w:rsid w:val="000E7ADF"/>
    <w:rsid w:val="000E7E26"/>
    <w:rsid w:val="000F3F31"/>
    <w:rsid w:val="000F4117"/>
    <w:rsid w:val="000F57EF"/>
    <w:rsid w:val="000F76A7"/>
    <w:rsid w:val="001000DA"/>
    <w:rsid w:val="00100383"/>
    <w:rsid w:val="00101843"/>
    <w:rsid w:val="001022A2"/>
    <w:rsid w:val="001032C2"/>
    <w:rsid w:val="0010765C"/>
    <w:rsid w:val="00107D3E"/>
    <w:rsid w:val="001114F7"/>
    <w:rsid w:val="001130FD"/>
    <w:rsid w:val="00113431"/>
    <w:rsid w:val="00113ECA"/>
    <w:rsid w:val="00117F2F"/>
    <w:rsid w:val="00117FB0"/>
    <w:rsid w:val="00121018"/>
    <w:rsid w:val="00121FBE"/>
    <w:rsid w:val="001262FE"/>
    <w:rsid w:val="00126FC3"/>
    <w:rsid w:val="00127505"/>
    <w:rsid w:val="00127543"/>
    <w:rsid w:val="00127CD1"/>
    <w:rsid w:val="0013046D"/>
    <w:rsid w:val="00130B07"/>
    <w:rsid w:val="00131F46"/>
    <w:rsid w:val="001333F1"/>
    <w:rsid w:val="00133B3F"/>
    <w:rsid w:val="00133DF7"/>
    <w:rsid w:val="00137256"/>
    <w:rsid w:val="00137F31"/>
    <w:rsid w:val="001400DE"/>
    <w:rsid w:val="00142BE8"/>
    <w:rsid w:val="00142C54"/>
    <w:rsid w:val="0014388E"/>
    <w:rsid w:val="00143C3A"/>
    <w:rsid w:val="001441FE"/>
    <w:rsid w:val="00147216"/>
    <w:rsid w:val="0014768A"/>
    <w:rsid w:val="00147D4F"/>
    <w:rsid w:val="0015098D"/>
    <w:rsid w:val="00151EA9"/>
    <w:rsid w:val="0015270C"/>
    <w:rsid w:val="00156B91"/>
    <w:rsid w:val="001571B7"/>
    <w:rsid w:val="00157616"/>
    <w:rsid w:val="00161F69"/>
    <w:rsid w:val="00162716"/>
    <w:rsid w:val="00163518"/>
    <w:rsid w:val="001664D3"/>
    <w:rsid w:val="001677E5"/>
    <w:rsid w:val="00167D2F"/>
    <w:rsid w:val="00167E91"/>
    <w:rsid w:val="001702CF"/>
    <w:rsid w:val="001704E4"/>
    <w:rsid w:val="00172AF8"/>
    <w:rsid w:val="0017497A"/>
    <w:rsid w:val="001760ED"/>
    <w:rsid w:val="001773EE"/>
    <w:rsid w:val="00180EB6"/>
    <w:rsid w:val="00183493"/>
    <w:rsid w:val="00183F17"/>
    <w:rsid w:val="0018491A"/>
    <w:rsid w:val="00184EBB"/>
    <w:rsid w:val="0018578A"/>
    <w:rsid w:val="00185982"/>
    <w:rsid w:val="00185A8B"/>
    <w:rsid w:val="00185BDF"/>
    <w:rsid w:val="0018600A"/>
    <w:rsid w:val="001861EF"/>
    <w:rsid w:val="0019135F"/>
    <w:rsid w:val="00192CFD"/>
    <w:rsid w:val="00192F6E"/>
    <w:rsid w:val="00193325"/>
    <w:rsid w:val="001968E3"/>
    <w:rsid w:val="00196BEA"/>
    <w:rsid w:val="001975A6"/>
    <w:rsid w:val="001A12BB"/>
    <w:rsid w:val="001A1F33"/>
    <w:rsid w:val="001A1F79"/>
    <w:rsid w:val="001A2562"/>
    <w:rsid w:val="001A6883"/>
    <w:rsid w:val="001B12BB"/>
    <w:rsid w:val="001B284E"/>
    <w:rsid w:val="001B3588"/>
    <w:rsid w:val="001B4A03"/>
    <w:rsid w:val="001B56E0"/>
    <w:rsid w:val="001C0DAA"/>
    <w:rsid w:val="001C2479"/>
    <w:rsid w:val="001C2DB9"/>
    <w:rsid w:val="001C4842"/>
    <w:rsid w:val="001C4942"/>
    <w:rsid w:val="001D077C"/>
    <w:rsid w:val="001D46D6"/>
    <w:rsid w:val="001D677C"/>
    <w:rsid w:val="001D7089"/>
    <w:rsid w:val="001E016B"/>
    <w:rsid w:val="001E0521"/>
    <w:rsid w:val="001E099E"/>
    <w:rsid w:val="001E1F7E"/>
    <w:rsid w:val="001E4092"/>
    <w:rsid w:val="001E4123"/>
    <w:rsid w:val="001E4261"/>
    <w:rsid w:val="001E4D66"/>
    <w:rsid w:val="001E4F4F"/>
    <w:rsid w:val="001E54DD"/>
    <w:rsid w:val="001E5E01"/>
    <w:rsid w:val="001E729D"/>
    <w:rsid w:val="001F1523"/>
    <w:rsid w:val="001F605B"/>
    <w:rsid w:val="00200228"/>
    <w:rsid w:val="0020103C"/>
    <w:rsid w:val="00201AF5"/>
    <w:rsid w:val="002020E8"/>
    <w:rsid w:val="00203382"/>
    <w:rsid w:val="002057A5"/>
    <w:rsid w:val="002104C3"/>
    <w:rsid w:val="00211335"/>
    <w:rsid w:val="00211B41"/>
    <w:rsid w:val="00213AA3"/>
    <w:rsid w:val="0021509A"/>
    <w:rsid w:val="00215102"/>
    <w:rsid w:val="00215134"/>
    <w:rsid w:val="00215F53"/>
    <w:rsid w:val="00216ED8"/>
    <w:rsid w:val="0022029E"/>
    <w:rsid w:val="00220929"/>
    <w:rsid w:val="0022108C"/>
    <w:rsid w:val="00221367"/>
    <w:rsid w:val="00222476"/>
    <w:rsid w:val="00225A88"/>
    <w:rsid w:val="00225B36"/>
    <w:rsid w:val="002267FA"/>
    <w:rsid w:val="0022786A"/>
    <w:rsid w:val="00227870"/>
    <w:rsid w:val="002278AA"/>
    <w:rsid w:val="0023034C"/>
    <w:rsid w:val="002331F2"/>
    <w:rsid w:val="0023369C"/>
    <w:rsid w:val="00234065"/>
    <w:rsid w:val="00234CCA"/>
    <w:rsid w:val="00235F9D"/>
    <w:rsid w:val="00240281"/>
    <w:rsid w:val="00240494"/>
    <w:rsid w:val="00241F85"/>
    <w:rsid w:val="0024267C"/>
    <w:rsid w:val="00243F07"/>
    <w:rsid w:val="00243F3A"/>
    <w:rsid w:val="00244148"/>
    <w:rsid w:val="00244A66"/>
    <w:rsid w:val="00250500"/>
    <w:rsid w:val="00252183"/>
    <w:rsid w:val="002528DE"/>
    <w:rsid w:val="00253063"/>
    <w:rsid w:val="0025379C"/>
    <w:rsid w:val="002538F9"/>
    <w:rsid w:val="00255502"/>
    <w:rsid w:val="00260788"/>
    <w:rsid w:val="0026174F"/>
    <w:rsid w:val="002618BA"/>
    <w:rsid w:val="002633A9"/>
    <w:rsid w:val="00263B56"/>
    <w:rsid w:val="00266092"/>
    <w:rsid w:val="00267768"/>
    <w:rsid w:val="00270218"/>
    <w:rsid w:val="00270EEC"/>
    <w:rsid w:val="00273EC8"/>
    <w:rsid w:val="00274D50"/>
    <w:rsid w:val="002750A5"/>
    <w:rsid w:val="00275236"/>
    <w:rsid w:val="002763FA"/>
    <w:rsid w:val="00277BF9"/>
    <w:rsid w:val="00277E62"/>
    <w:rsid w:val="002807DA"/>
    <w:rsid w:val="00280C29"/>
    <w:rsid w:val="00282219"/>
    <w:rsid w:val="00282CF7"/>
    <w:rsid w:val="00282D5D"/>
    <w:rsid w:val="00283D95"/>
    <w:rsid w:val="00285950"/>
    <w:rsid w:val="002865CC"/>
    <w:rsid w:val="0029037F"/>
    <w:rsid w:val="0029277F"/>
    <w:rsid w:val="0029380A"/>
    <w:rsid w:val="00297AEB"/>
    <w:rsid w:val="002A0157"/>
    <w:rsid w:val="002A1BFD"/>
    <w:rsid w:val="002A1C64"/>
    <w:rsid w:val="002A24CD"/>
    <w:rsid w:val="002A3493"/>
    <w:rsid w:val="002A4411"/>
    <w:rsid w:val="002A5B10"/>
    <w:rsid w:val="002A620D"/>
    <w:rsid w:val="002B04F9"/>
    <w:rsid w:val="002B2421"/>
    <w:rsid w:val="002B24C7"/>
    <w:rsid w:val="002B283F"/>
    <w:rsid w:val="002B325C"/>
    <w:rsid w:val="002B3737"/>
    <w:rsid w:val="002B3AD0"/>
    <w:rsid w:val="002B71DB"/>
    <w:rsid w:val="002B7E2E"/>
    <w:rsid w:val="002C0044"/>
    <w:rsid w:val="002C254F"/>
    <w:rsid w:val="002C4355"/>
    <w:rsid w:val="002C6104"/>
    <w:rsid w:val="002C6CF4"/>
    <w:rsid w:val="002D035D"/>
    <w:rsid w:val="002D0769"/>
    <w:rsid w:val="002D1BD6"/>
    <w:rsid w:val="002D1E62"/>
    <w:rsid w:val="002D2DD8"/>
    <w:rsid w:val="002D31DB"/>
    <w:rsid w:val="002D3E62"/>
    <w:rsid w:val="002D4370"/>
    <w:rsid w:val="002D4BE0"/>
    <w:rsid w:val="002D4CB7"/>
    <w:rsid w:val="002D6619"/>
    <w:rsid w:val="002D691D"/>
    <w:rsid w:val="002E0292"/>
    <w:rsid w:val="002E164F"/>
    <w:rsid w:val="002E30A6"/>
    <w:rsid w:val="002E3840"/>
    <w:rsid w:val="002E5140"/>
    <w:rsid w:val="002E5EF6"/>
    <w:rsid w:val="002E7928"/>
    <w:rsid w:val="002F1529"/>
    <w:rsid w:val="002F19E2"/>
    <w:rsid w:val="002F22A2"/>
    <w:rsid w:val="002F4E1E"/>
    <w:rsid w:val="002F4E7E"/>
    <w:rsid w:val="002F559F"/>
    <w:rsid w:val="002F6A93"/>
    <w:rsid w:val="00300236"/>
    <w:rsid w:val="00300C39"/>
    <w:rsid w:val="00301654"/>
    <w:rsid w:val="00302606"/>
    <w:rsid w:val="00304C43"/>
    <w:rsid w:val="00304CED"/>
    <w:rsid w:val="003055A8"/>
    <w:rsid w:val="00306137"/>
    <w:rsid w:val="003077DE"/>
    <w:rsid w:val="00310275"/>
    <w:rsid w:val="00313303"/>
    <w:rsid w:val="00313C92"/>
    <w:rsid w:val="00314A5A"/>
    <w:rsid w:val="003154F3"/>
    <w:rsid w:val="0031616D"/>
    <w:rsid w:val="003176A4"/>
    <w:rsid w:val="00317CF8"/>
    <w:rsid w:val="00320CF6"/>
    <w:rsid w:val="003219F4"/>
    <w:rsid w:val="00323769"/>
    <w:rsid w:val="0032492B"/>
    <w:rsid w:val="0032618B"/>
    <w:rsid w:val="0032646F"/>
    <w:rsid w:val="003268F7"/>
    <w:rsid w:val="00332AF7"/>
    <w:rsid w:val="00334368"/>
    <w:rsid w:val="00336BFE"/>
    <w:rsid w:val="00340A87"/>
    <w:rsid w:val="00342ECC"/>
    <w:rsid w:val="00343CB4"/>
    <w:rsid w:val="00343DAA"/>
    <w:rsid w:val="003444ED"/>
    <w:rsid w:val="00345780"/>
    <w:rsid w:val="00346192"/>
    <w:rsid w:val="00350243"/>
    <w:rsid w:val="00351314"/>
    <w:rsid w:val="003514F6"/>
    <w:rsid w:val="0035198C"/>
    <w:rsid w:val="00354360"/>
    <w:rsid w:val="003544E7"/>
    <w:rsid w:val="00354667"/>
    <w:rsid w:val="00354812"/>
    <w:rsid w:val="00355EF3"/>
    <w:rsid w:val="0035612F"/>
    <w:rsid w:val="003562BF"/>
    <w:rsid w:val="00356741"/>
    <w:rsid w:val="00356A0A"/>
    <w:rsid w:val="00356A93"/>
    <w:rsid w:val="003600EF"/>
    <w:rsid w:val="00360D88"/>
    <w:rsid w:val="00361DC4"/>
    <w:rsid w:val="00363669"/>
    <w:rsid w:val="00364725"/>
    <w:rsid w:val="0036479C"/>
    <w:rsid w:val="003656E8"/>
    <w:rsid w:val="00365A78"/>
    <w:rsid w:val="00365C80"/>
    <w:rsid w:val="0036691B"/>
    <w:rsid w:val="00367276"/>
    <w:rsid w:val="00371260"/>
    <w:rsid w:val="00372BC1"/>
    <w:rsid w:val="00372D35"/>
    <w:rsid w:val="0037349C"/>
    <w:rsid w:val="00373620"/>
    <w:rsid w:val="00374BD7"/>
    <w:rsid w:val="00375261"/>
    <w:rsid w:val="003753D1"/>
    <w:rsid w:val="003764A8"/>
    <w:rsid w:val="003776E0"/>
    <w:rsid w:val="00377EBB"/>
    <w:rsid w:val="00380B7D"/>
    <w:rsid w:val="003827EC"/>
    <w:rsid w:val="00383450"/>
    <w:rsid w:val="00384BAE"/>
    <w:rsid w:val="00385EFC"/>
    <w:rsid w:val="00387009"/>
    <w:rsid w:val="00387B95"/>
    <w:rsid w:val="00390384"/>
    <w:rsid w:val="00390422"/>
    <w:rsid w:val="00390607"/>
    <w:rsid w:val="003912EA"/>
    <w:rsid w:val="003919FB"/>
    <w:rsid w:val="00391E13"/>
    <w:rsid w:val="00392673"/>
    <w:rsid w:val="00393DC8"/>
    <w:rsid w:val="0039487A"/>
    <w:rsid w:val="00394C86"/>
    <w:rsid w:val="003951AD"/>
    <w:rsid w:val="00397A3A"/>
    <w:rsid w:val="00397C4B"/>
    <w:rsid w:val="003A0BFA"/>
    <w:rsid w:val="003A135F"/>
    <w:rsid w:val="003A1F42"/>
    <w:rsid w:val="003A21A8"/>
    <w:rsid w:val="003A2343"/>
    <w:rsid w:val="003A2DDB"/>
    <w:rsid w:val="003A3250"/>
    <w:rsid w:val="003A3623"/>
    <w:rsid w:val="003A4B73"/>
    <w:rsid w:val="003B1D2D"/>
    <w:rsid w:val="003B2F23"/>
    <w:rsid w:val="003B3F27"/>
    <w:rsid w:val="003B49F8"/>
    <w:rsid w:val="003B5A08"/>
    <w:rsid w:val="003B6E92"/>
    <w:rsid w:val="003B6F5E"/>
    <w:rsid w:val="003B7B6E"/>
    <w:rsid w:val="003C1A1F"/>
    <w:rsid w:val="003C243D"/>
    <w:rsid w:val="003C2C37"/>
    <w:rsid w:val="003C53AC"/>
    <w:rsid w:val="003D1821"/>
    <w:rsid w:val="003D228E"/>
    <w:rsid w:val="003D272F"/>
    <w:rsid w:val="003D3168"/>
    <w:rsid w:val="003D31B1"/>
    <w:rsid w:val="003D3967"/>
    <w:rsid w:val="003D454B"/>
    <w:rsid w:val="003D5070"/>
    <w:rsid w:val="003D6FEF"/>
    <w:rsid w:val="003E2E04"/>
    <w:rsid w:val="003E469D"/>
    <w:rsid w:val="003F24B6"/>
    <w:rsid w:val="003F3D9E"/>
    <w:rsid w:val="003F3EF0"/>
    <w:rsid w:val="003F51D3"/>
    <w:rsid w:val="003F53F1"/>
    <w:rsid w:val="004005D5"/>
    <w:rsid w:val="00400E90"/>
    <w:rsid w:val="00401A23"/>
    <w:rsid w:val="00402714"/>
    <w:rsid w:val="00402B90"/>
    <w:rsid w:val="00406EB3"/>
    <w:rsid w:val="004124CC"/>
    <w:rsid w:val="004128E8"/>
    <w:rsid w:val="00413EDA"/>
    <w:rsid w:val="00414130"/>
    <w:rsid w:val="00414594"/>
    <w:rsid w:val="004147BA"/>
    <w:rsid w:val="00415BAD"/>
    <w:rsid w:val="00416B06"/>
    <w:rsid w:val="00417578"/>
    <w:rsid w:val="00417BC0"/>
    <w:rsid w:val="00417FBC"/>
    <w:rsid w:val="004213BC"/>
    <w:rsid w:val="00421706"/>
    <w:rsid w:val="00421969"/>
    <w:rsid w:val="004224BB"/>
    <w:rsid w:val="00423156"/>
    <w:rsid w:val="00423AE5"/>
    <w:rsid w:val="00425395"/>
    <w:rsid w:val="00425B20"/>
    <w:rsid w:val="00426B49"/>
    <w:rsid w:val="00426F14"/>
    <w:rsid w:val="00430B16"/>
    <w:rsid w:val="00431263"/>
    <w:rsid w:val="004323C4"/>
    <w:rsid w:val="0043300A"/>
    <w:rsid w:val="0043411F"/>
    <w:rsid w:val="00434212"/>
    <w:rsid w:val="00434F4B"/>
    <w:rsid w:val="0043642C"/>
    <w:rsid w:val="00436E49"/>
    <w:rsid w:val="0043756F"/>
    <w:rsid w:val="004409F5"/>
    <w:rsid w:val="00442AB2"/>
    <w:rsid w:val="00444883"/>
    <w:rsid w:val="00445317"/>
    <w:rsid w:val="00445505"/>
    <w:rsid w:val="004456D9"/>
    <w:rsid w:val="00445FA0"/>
    <w:rsid w:val="00452020"/>
    <w:rsid w:val="00452472"/>
    <w:rsid w:val="00452C48"/>
    <w:rsid w:val="00452E5A"/>
    <w:rsid w:val="0045306C"/>
    <w:rsid w:val="00454564"/>
    <w:rsid w:val="0045465F"/>
    <w:rsid w:val="00455A20"/>
    <w:rsid w:val="00455EE3"/>
    <w:rsid w:val="00460A36"/>
    <w:rsid w:val="00460DE8"/>
    <w:rsid w:val="00461070"/>
    <w:rsid w:val="00461D52"/>
    <w:rsid w:val="00462108"/>
    <w:rsid w:val="004622F3"/>
    <w:rsid w:val="00463D1B"/>
    <w:rsid w:val="00463E64"/>
    <w:rsid w:val="004652FA"/>
    <w:rsid w:val="00465423"/>
    <w:rsid w:val="00466170"/>
    <w:rsid w:val="004662E2"/>
    <w:rsid w:val="00466312"/>
    <w:rsid w:val="00470118"/>
    <w:rsid w:val="0047128B"/>
    <w:rsid w:val="00471BAC"/>
    <w:rsid w:val="00471CC1"/>
    <w:rsid w:val="00477058"/>
    <w:rsid w:val="00477801"/>
    <w:rsid w:val="00477EE5"/>
    <w:rsid w:val="0048052E"/>
    <w:rsid w:val="0048289C"/>
    <w:rsid w:val="004828B7"/>
    <w:rsid w:val="00485382"/>
    <w:rsid w:val="0048590D"/>
    <w:rsid w:val="00486F84"/>
    <w:rsid w:val="004872ED"/>
    <w:rsid w:val="00487786"/>
    <w:rsid w:val="00487802"/>
    <w:rsid w:val="00487A42"/>
    <w:rsid w:val="00492C7A"/>
    <w:rsid w:val="0049303F"/>
    <w:rsid w:val="00493439"/>
    <w:rsid w:val="00493982"/>
    <w:rsid w:val="0049459E"/>
    <w:rsid w:val="00494C11"/>
    <w:rsid w:val="004A0022"/>
    <w:rsid w:val="004A03F1"/>
    <w:rsid w:val="004A11CE"/>
    <w:rsid w:val="004A1967"/>
    <w:rsid w:val="004A1C6F"/>
    <w:rsid w:val="004A2720"/>
    <w:rsid w:val="004A2FD2"/>
    <w:rsid w:val="004A46D6"/>
    <w:rsid w:val="004A5BB0"/>
    <w:rsid w:val="004A7F3E"/>
    <w:rsid w:val="004B0209"/>
    <w:rsid w:val="004B1F83"/>
    <w:rsid w:val="004B3A64"/>
    <w:rsid w:val="004B6578"/>
    <w:rsid w:val="004B7460"/>
    <w:rsid w:val="004B7FCF"/>
    <w:rsid w:val="004C2789"/>
    <w:rsid w:val="004C348F"/>
    <w:rsid w:val="004C3A5E"/>
    <w:rsid w:val="004C3CA1"/>
    <w:rsid w:val="004C428B"/>
    <w:rsid w:val="004C52B0"/>
    <w:rsid w:val="004C5E2A"/>
    <w:rsid w:val="004C6D4F"/>
    <w:rsid w:val="004D0B77"/>
    <w:rsid w:val="004D2D4D"/>
    <w:rsid w:val="004D3460"/>
    <w:rsid w:val="004D36BB"/>
    <w:rsid w:val="004D3D8B"/>
    <w:rsid w:val="004D565D"/>
    <w:rsid w:val="004D59AB"/>
    <w:rsid w:val="004D6A3B"/>
    <w:rsid w:val="004E1D95"/>
    <w:rsid w:val="004E273A"/>
    <w:rsid w:val="004E2B30"/>
    <w:rsid w:val="004E31C1"/>
    <w:rsid w:val="004E375E"/>
    <w:rsid w:val="004E5853"/>
    <w:rsid w:val="004E7CA1"/>
    <w:rsid w:val="004F2818"/>
    <w:rsid w:val="004F29EE"/>
    <w:rsid w:val="004F3587"/>
    <w:rsid w:val="004F4076"/>
    <w:rsid w:val="004F6F67"/>
    <w:rsid w:val="004F71A9"/>
    <w:rsid w:val="0050159B"/>
    <w:rsid w:val="00502DA7"/>
    <w:rsid w:val="00504840"/>
    <w:rsid w:val="00504939"/>
    <w:rsid w:val="005049EC"/>
    <w:rsid w:val="00504ACC"/>
    <w:rsid w:val="00505A93"/>
    <w:rsid w:val="00505C64"/>
    <w:rsid w:val="00505C67"/>
    <w:rsid w:val="0050663B"/>
    <w:rsid w:val="00506D81"/>
    <w:rsid w:val="00506DFB"/>
    <w:rsid w:val="00507664"/>
    <w:rsid w:val="00510419"/>
    <w:rsid w:val="005133DF"/>
    <w:rsid w:val="00513E81"/>
    <w:rsid w:val="00514314"/>
    <w:rsid w:val="005153C8"/>
    <w:rsid w:val="00515B14"/>
    <w:rsid w:val="005170AA"/>
    <w:rsid w:val="005172AA"/>
    <w:rsid w:val="0052067A"/>
    <w:rsid w:val="005206A8"/>
    <w:rsid w:val="0052106B"/>
    <w:rsid w:val="00521E0D"/>
    <w:rsid w:val="00524029"/>
    <w:rsid w:val="005241F5"/>
    <w:rsid w:val="00525B46"/>
    <w:rsid w:val="00526D5E"/>
    <w:rsid w:val="00527094"/>
    <w:rsid w:val="0053100B"/>
    <w:rsid w:val="0053176A"/>
    <w:rsid w:val="00531A98"/>
    <w:rsid w:val="00531BAE"/>
    <w:rsid w:val="00533E43"/>
    <w:rsid w:val="0053695A"/>
    <w:rsid w:val="00537711"/>
    <w:rsid w:val="0054012D"/>
    <w:rsid w:val="0054141D"/>
    <w:rsid w:val="00541567"/>
    <w:rsid w:val="005418EA"/>
    <w:rsid w:val="00541B5E"/>
    <w:rsid w:val="00544BB2"/>
    <w:rsid w:val="0054682D"/>
    <w:rsid w:val="00547878"/>
    <w:rsid w:val="005503DC"/>
    <w:rsid w:val="005508D7"/>
    <w:rsid w:val="00550F59"/>
    <w:rsid w:val="0055190C"/>
    <w:rsid w:val="005521D6"/>
    <w:rsid w:val="0055358F"/>
    <w:rsid w:val="00553982"/>
    <w:rsid w:val="00554EB8"/>
    <w:rsid w:val="00555187"/>
    <w:rsid w:val="00555E2A"/>
    <w:rsid w:val="00555FBA"/>
    <w:rsid w:val="0055673C"/>
    <w:rsid w:val="0055776D"/>
    <w:rsid w:val="00560CD6"/>
    <w:rsid w:val="0056190B"/>
    <w:rsid w:val="00562EA2"/>
    <w:rsid w:val="005639CD"/>
    <w:rsid w:val="00563DCB"/>
    <w:rsid w:val="00564BBA"/>
    <w:rsid w:val="00565729"/>
    <w:rsid w:val="005701FD"/>
    <w:rsid w:val="00570D3E"/>
    <w:rsid w:val="0057161A"/>
    <w:rsid w:val="00571986"/>
    <w:rsid w:val="00572087"/>
    <w:rsid w:val="0057314C"/>
    <w:rsid w:val="00573AD7"/>
    <w:rsid w:val="00573E0C"/>
    <w:rsid w:val="00573F00"/>
    <w:rsid w:val="0057435D"/>
    <w:rsid w:val="00574366"/>
    <w:rsid w:val="00574A0B"/>
    <w:rsid w:val="00575518"/>
    <w:rsid w:val="00577C7C"/>
    <w:rsid w:val="0058122E"/>
    <w:rsid w:val="00582771"/>
    <w:rsid w:val="005827E2"/>
    <w:rsid w:val="00582F8A"/>
    <w:rsid w:val="0058304C"/>
    <w:rsid w:val="00583F07"/>
    <w:rsid w:val="005850A2"/>
    <w:rsid w:val="00585894"/>
    <w:rsid w:val="00585DBB"/>
    <w:rsid w:val="0058630A"/>
    <w:rsid w:val="00586D55"/>
    <w:rsid w:val="0059066D"/>
    <w:rsid w:val="00591158"/>
    <w:rsid w:val="005920B8"/>
    <w:rsid w:val="00593068"/>
    <w:rsid w:val="00593B4D"/>
    <w:rsid w:val="00594FA9"/>
    <w:rsid w:val="0059595F"/>
    <w:rsid w:val="005973E8"/>
    <w:rsid w:val="005A0781"/>
    <w:rsid w:val="005A1957"/>
    <w:rsid w:val="005A2BFD"/>
    <w:rsid w:val="005A370E"/>
    <w:rsid w:val="005A3B25"/>
    <w:rsid w:val="005A3C95"/>
    <w:rsid w:val="005A4EF9"/>
    <w:rsid w:val="005A5438"/>
    <w:rsid w:val="005A5F53"/>
    <w:rsid w:val="005A61DE"/>
    <w:rsid w:val="005B170F"/>
    <w:rsid w:val="005B19C3"/>
    <w:rsid w:val="005B2097"/>
    <w:rsid w:val="005B27DB"/>
    <w:rsid w:val="005B2D05"/>
    <w:rsid w:val="005B2FFA"/>
    <w:rsid w:val="005B300D"/>
    <w:rsid w:val="005B3383"/>
    <w:rsid w:val="005B37DA"/>
    <w:rsid w:val="005B38CD"/>
    <w:rsid w:val="005B4DA3"/>
    <w:rsid w:val="005B62B2"/>
    <w:rsid w:val="005B6473"/>
    <w:rsid w:val="005B74A6"/>
    <w:rsid w:val="005C0C16"/>
    <w:rsid w:val="005C2027"/>
    <w:rsid w:val="005C206B"/>
    <w:rsid w:val="005C2250"/>
    <w:rsid w:val="005C298A"/>
    <w:rsid w:val="005C3E14"/>
    <w:rsid w:val="005C44DF"/>
    <w:rsid w:val="005C527B"/>
    <w:rsid w:val="005C563C"/>
    <w:rsid w:val="005C6B70"/>
    <w:rsid w:val="005C76BB"/>
    <w:rsid w:val="005D0331"/>
    <w:rsid w:val="005D0F7B"/>
    <w:rsid w:val="005D11C7"/>
    <w:rsid w:val="005D2028"/>
    <w:rsid w:val="005D266D"/>
    <w:rsid w:val="005D3602"/>
    <w:rsid w:val="005D4560"/>
    <w:rsid w:val="005D5936"/>
    <w:rsid w:val="005D5B14"/>
    <w:rsid w:val="005D5E6D"/>
    <w:rsid w:val="005E0867"/>
    <w:rsid w:val="005E0CF9"/>
    <w:rsid w:val="005E23FA"/>
    <w:rsid w:val="005E419C"/>
    <w:rsid w:val="005F0B97"/>
    <w:rsid w:val="005F11C5"/>
    <w:rsid w:val="005F212A"/>
    <w:rsid w:val="005F3307"/>
    <w:rsid w:val="005F5C82"/>
    <w:rsid w:val="005F5D70"/>
    <w:rsid w:val="0060219D"/>
    <w:rsid w:val="00602398"/>
    <w:rsid w:val="00603706"/>
    <w:rsid w:val="0060427E"/>
    <w:rsid w:val="00604DCE"/>
    <w:rsid w:val="00605D95"/>
    <w:rsid w:val="006073C7"/>
    <w:rsid w:val="00607EE6"/>
    <w:rsid w:val="0061116C"/>
    <w:rsid w:val="00616A42"/>
    <w:rsid w:val="00617BD8"/>
    <w:rsid w:val="00620340"/>
    <w:rsid w:val="00620974"/>
    <w:rsid w:val="0062161D"/>
    <w:rsid w:val="00621841"/>
    <w:rsid w:val="00621DAB"/>
    <w:rsid w:val="00622D9D"/>
    <w:rsid w:val="00625475"/>
    <w:rsid w:val="006263AA"/>
    <w:rsid w:val="006272EF"/>
    <w:rsid w:val="00632834"/>
    <w:rsid w:val="00632855"/>
    <w:rsid w:val="006337A3"/>
    <w:rsid w:val="00634FB9"/>
    <w:rsid w:val="00635A04"/>
    <w:rsid w:val="00635DAD"/>
    <w:rsid w:val="006418BA"/>
    <w:rsid w:val="00641EDC"/>
    <w:rsid w:val="006453B7"/>
    <w:rsid w:val="00645C72"/>
    <w:rsid w:val="00645E89"/>
    <w:rsid w:val="006467B7"/>
    <w:rsid w:val="00646FEF"/>
    <w:rsid w:val="006471C3"/>
    <w:rsid w:val="006503DE"/>
    <w:rsid w:val="00653D1E"/>
    <w:rsid w:val="00655ED8"/>
    <w:rsid w:val="0065637E"/>
    <w:rsid w:val="00667D20"/>
    <w:rsid w:val="00670544"/>
    <w:rsid w:val="0067059D"/>
    <w:rsid w:val="00670904"/>
    <w:rsid w:val="006726EC"/>
    <w:rsid w:val="00672B2C"/>
    <w:rsid w:val="006732E1"/>
    <w:rsid w:val="00673695"/>
    <w:rsid w:val="00675C2A"/>
    <w:rsid w:val="0067678C"/>
    <w:rsid w:val="006800BF"/>
    <w:rsid w:val="006802A3"/>
    <w:rsid w:val="006815D2"/>
    <w:rsid w:val="00682AAA"/>
    <w:rsid w:val="00683BB3"/>
    <w:rsid w:val="00683F6B"/>
    <w:rsid w:val="00684255"/>
    <w:rsid w:val="006852FF"/>
    <w:rsid w:val="00685758"/>
    <w:rsid w:val="00685E79"/>
    <w:rsid w:val="00686B3C"/>
    <w:rsid w:val="0068772C"/>
    <w:rsid w:val="00687781"/>
    <w:rsid w:val="006920AC"/>
    <w:rsid w:val="006933D0"/>
    <w:rsid w:val="006938CD"/>
    <w:rsid w:val="00693AD3"/>
    <w:rsid w:val="00694503"/>
    <w:rsid w:val="00695C90"/>
    <w:rsid w:val="006960F2"/>
    <w:rsid w:val="006A051C"/>
    <w:rsid w:val="006A0E5E"/>
    <w:rsid w:val="006A11F4"/>
    <w:rsid w:val="006A18F3"/>
    <w:rsid w:val="006A2551"/>
    <w:rsid w:val="006A38BD"/>
    <w:rsid w:val="006A3BA9"/>
    <w:rsid w:val="006A5EF7"/>
    <w:rsid w:val="006B2BB1"/>
    <w:rsid w:val="006B39CA"/>
    <w:rsid w:val="006B5D76"/>
    <w:rsid w:val="006B7345"/>
    <w:rsid w:val="006C2265"/>
    <w:rsid w:val="006C3272"/>
    <w:rsid w:val="006C3A4F"/>
    <w:rsid w:val="006C4549"/>
    <w:rsid w:val="006C474E"/>
    <w:rsid w:val="006C5189"/>
    <w:rsid w:val="006C5761"/>
    <w:rsid w:val="006C691D"/>
    <w:rsid w:val="006C7DD2"/>
    <w:rsid w:val="006D13F0"/>
    <w:rsid w:val="006D230B"/>
    <w:rsid w:val="006D43AB"/>
    <w:rsid w:val="006D4CA5"/>
    <w:rsid w:val="006D58A3"/>
    <w:rsid w:val="006D5960"/>
    <w:rsid w:val="006D59FD"/>
    <w:rsid w:val="006D7105"/>
    <w:rsid w:val="006E4B71"/>
    <w:rsid w:val="006E6A3E"/>
    <w:rsid w:val="006E7537"/>
    <w:rsid w:val="006F01D3"/>
    <w:rsid w:val="006F0871"/>
    <w:rsid w:val="006F0941"/>
    <w:rsid w:val="006F1D45"/>
    <w:rsid w:val="006F4261"/>
    <w:rsid w:val="006F5CA5"/>
    <w:rsid w:val="006F6CD2"/>
    <w:rsid w:val="006F6EAE"/>
    <w:rsid w:val="006F6FA2"/>
    <w:rsid w:val="00701448"/>
    <w:rsid w:val="00702368"/>
    <w:rsid w:val="007027B0"/>
    <w:rsid w:val="0070374C"/>
    <w:rsid w:val="00704085"/>
    <w:rsid w:val="00704C0B"/>
    <w:rsid w:val="00705A9A"/>
    <w:rsid w:val="00706364"/>
    <w:rsid w:val="00706853"/>
    <w:rsid w:val="0071100E"/>
    <w:rsid w:val="00712251"/>
    <w:rsid w:val="00712F94"/>
    <w:rsid w:val="00715C2F"/>
    <w:rsid w:val="007169F5"/>
    <w:rsid w:val="00716CC7"/>
    <w:rsid w:val="00720788"/>
    <w:rsid w:val="00723A3C"/>
    <w:rsid w:val="00725186"/>
    <w:rsid w:val="00726EA2"/>
    <w:rsid w:val="00726F77"/>
    <w:rsid w:val="00731020"/>
    <w:rsid w:val="007310A5"/>
    <w:rsid w:val="00731FD7"/>
    <w:rsid w:val="00732EBF"/>
    <w:rsid w:val="00733BAF"/>
    <w:rsid w:val="00734792"/>
    <w:rsid w:val="00735346"/>
    <w:rsid w:val="00735DFC"/>
    <w:rsid w:val="00737B7B"/>
    <w:rsid w:val="0074012B"/>
    <w:rsid w:val="00743526"/>
    <w:rsid w:val="0074581C"/>
    <w:rsid w:val="00746570"/>
    <w:rsid w:val="00747B32"/>
    <w:rsid w:val="007500AA"/>
    <w:rsid w:val="00752D23"/>
    <w:rsid w:val="00753049"/>
    <w:rsid w:val="00755415"/>
    <w:rsid w:val="00757288"/>
    <w:rsid w:val="00760B37"/>
    <w:rsid w:val="00762032"/>
    <w:rsid w:val="007639B0"/>
    <w:rsid w:val="00765945"/>
    <w:rsid w:val="00765F95"/>
    <w:rsid w:val="00767C97"/>
    <w:rsid w:val="00770F3A"/>
    <w:rsid w:val="007711C5"/>
    <w:rsid w:val="00771AD6"/>
    <w:rsid w:val="00771EDB"/>
    <w:rsid w:val="0077243B"/>
    <w:rsid w:val="007756D5"/>
    <w:rsid w:val="007926F7"/>
    <w:rsid w:val="007936A0"/>
    <w:rsid w:val="00793E8A"/>
    <w:rsid w:val="007940D6"/>
    <w:rsid w:val="00794211"/>
    <w:rsid w:val="00795910"/>
    <w:rsid w:val="00797CF5"/>
    <w:rsid w:val="007A07FB"/>
    <w:rsid w:val="007A0D98"/>
    <w:rsid w:val="007A2503"/>
    <w:rsid w:val="007A2C91"/>
    <w:rsid w:val="007A5678"/>
    <w:rsid w:val="007A5A6E"/>
    <w:rsid w:val="007A61B4"/>
    <w:rsid w:val="007A6431"/>
    <w:rsid w:val="007A706C"/>
    <w:rsid w:val="007A7854"/>
    <w:rsid w:val="007B0BF0"/>
    <w:rsid w:val="007B0D80"/>
    <w:rsid w:val="007B12AE"/>
    <w:rsid w:val="007B272D"/>
    <w:rsid w:val="007B3886"/>
    <w:rsid w:val="007B3B1D"/>
    <w:rsid w:val="007B3CD8"/>
    <w:rsid w:val="007B478B"/>
    <w:rsid w:val="007B576E"/>
    <w:rsid w:val="007C042C"/>
    <w:rsid w:val="007C0498"/>
    <w:rsid w:val="007C0516"/>
    <w:rsid w:val="007C0873"/>
    <w:rsid w:val="007C1A12"/>
    <w:rsid w:val="007C2C81"/>
    <w:rsid w:val="007C2DE9"/>
    <w:rsid w:val="007C3223"/>
    <w:rsid w:val="007C3313"/>
    <w:rsid w:val="007C607D"/>
    <w:rsid w:val="007C7A63"/>
    <w:rsid w:val="007D4039"/>
    <w:rsid w:val="007D41A2"/>
    <w:rsid w:val="007D65DF"/>
    <w:rsid w:val="007D7BEF"/>
    <w:rsid w:val="007E20B3"/>
    <w:rsid w:val="007E6A05"/>
    <w:rsid w:val="007E798D"/>
    <w:rsid w:val="007F27D2"/>
    <w:rsid w:val="007F341A"/>
    <w:rsid w:val="007F3C3A"/>
    <w:rsid w:val="007F41B3"/>
    <w:rsid w:val="007F5964"/>
    <w:rsid w:val="007F6073"/>
    <w:rsid w:val="007F6B53"/>
    <w:rsid w:val="007F717B"/>
    <w:rsid w:val="007F7377"/>
    <w:rsid w:val="008020B3"/>
    <w:rsid w:val="00803228"/>
    <w:rsid w:val="008035CB"/>
    <w:rsid w:val="008074AF"/>
    <w:rsid w:val="00810A0A"/>
    <w:rsid w:val="00810D2A"/>
    <w:rsid w:val="00813EAC"/>
    <w:rsid w:val="0081761F"/>
    <w:rsid w:val="00820316"/>
    <w:rsid w:val="008204CC"/>
    <w:rsid w:val="008205F9"/>
    <w:rsid w:val="00820916"/>
    <w:rsid w:val="00821257"/>
    <w:rsid w:val="00821D74"/>
    <w:rsid w:val="00822472"/>
    <w:rsid w:val="0082332D"/>
    <w:rsid w:val="008238EF"/>
    <w:rsid w:val="00823BFC"/>
    <w:rsid w:val="0083068B"/>
    <w:rsid w:val="00830A91"/>
    <w:rsid w:val="00833102"/>
    <w:rsid w:val="0083522F"/>
    <w:rsid w:val="0083523E"/>
    <w:rsid w:val="00835621"/>
    <w:rsid w:val="00835A2E"/>
    <w:rsid w:val="008369DE"/>
    <w:rsid w:val="00842A4B"/>
    <w:rsid w:val="00843187"/>
    <w:rsid w:val="0084442B"/>
    <w:rsid w:val="00845CD8"/>
    <w:rsid w:val="00846DB5"/>
    <w:rsid w:val="008476E3"/>
    <w:rsid w:val="00850476"/>
    <w:rsid w:val="00852E31"/>
    <w:rsid w:val="00853A2A"/>
    <w:rsid w:val="00855E73"/>
    <w:rsid w:val="00856008"/>
    <w:rsid w:val="00856773"/>
    <w:rsid w:val="00856E04"/>
    <w:rsid w:val="008611CF"/>
    <w:rsid w:val="00861782"/>
    <w:rsid w:val="00861804"/>
    <w:rsid w:val="00862235"/>
    <w:rsid w:val="00864676"/>
    <w:rsid w:val="008663D5"/>
    <w:rsid w:val="0087186D"/>
    <w:rsid w:val="008719B8"/>
    <w:rsid w:val="00872F3F"/>
    <w:rsid w:val="00873202"/>
    <w:rsid w:val="00873D05"/>
    <w:rsid w:val="008762E8"/>
    <w:rsid w:val="00876358"/>
    <w:rsid w:val="00876836"/>
    <w:rsid w:val="00880055"/>
    <w:rsid w:val="008805DE"/>
    <w:rsid w:val="00880DF9"/>
    <w:rsid w:val="00880F0E"/>
    <w:rsid w:val="00882BD7"/>
    <w:rsid w:val="008838CE"/>
    <w:rsid w:val="00885BC5"/>
    <w:rsid w:val="00885E79"/>
    <w:rsid w:val="00886542"/>
    <w:rsid w:val="00887AA2"/>
    <w:rsid w:val="00892D8B"/>
    <w:rsid w:val="00894A10"/>
    <w:rsid w:val="00894F12"/>
    <w:rsid w:val="00894FA2"/>
    <w:rsid w:val="00897B47"/>
    <w:rsid w:val="008A1036"/>
    <w:rsid w:val="008A21DD"/>
    <w:rsid w:val="008A468D"/>
    <w:rsid w:val="008A4EEE"/>
    <w:rsid w:val="008A5C8F"/>
    <w:rsid w:val="008A67E1"/>
    <w:rsid w:val="008A6D0C"/>
    <w:rsid w:val="008A7FDF"/>
    <w:rsid w:val="008B0D9C"/>
    <w:rsid w:val="008B311A"/>
    <w:rsid w:val="008B47B9"/>
    <w:rsid w:val="008B5F68"/>
    <w:rsid w:val="008B6A13"/>
    <w:rsid w:val="008C1E02"/>
    <w:rsid w:val="008C2366"/>
    <w:rsid w:val="008C4926"/>
    <w:rsid w:val="008C5460"/>
    <w:rsid w:val="008C6CA4"/>
    <w:rsid w:val="008D2857"/>
    <w:rsid w:val="008D3572"/>
    <w:rsid w:val="008D43E7"/>
    <w:rsid w:val="008D7867"/>
    <w:rsid w:val="008D7DD7"/>
    <w:rsid w:val="008E0844"/>
    <w:rsid w:val="008E178A"/>
    <w:rsid w:val="008E1DF2"/>
    <w:rsid w:val="008E1FD2"/>
    <w:rsid w:val="008E230F"/>
    <w:rsid w:val="008E28ED"/>
    <w:rsid w:val="008E3756"/>
    <w:rsid w:val="008E38F7"/>
    <w:rsid w:val="008E39A8"/>
    <w:rsid w:val="008E3E6E"/>
    <w:rsid w:val="008E4488"/>
    <w:rsid w:val="008E46EB"/>
    <w:rsid w:val="008E6E89"/>
    <w:rsid w:val="008E71D3"/>
    <w:rsid w:val="008E7D8C"/>
    <w:rsid w:val="008F0AC3"/>
    <w:rsid w:val="008F1BBB"/>
    <w:rsid w:val="008F33D3"/>
    <w:rsid w:val="008F3B10"/>
    <w:rsid w:val="008F5F8B"/>
    <w:rsid w:val="008F628E"/>
    <w:rsid w:val="008F64D6"/>
    <w:rsid w:val="0090010B"/>
    <w:rsid w:val="00902C4C"/>
    <w:rsid w:val="00904944"/>
    <w:rsid w:val="00906E02"/>
    <w:rsid w:val="00907008"/>
    <w:rsid w:val="00910362"/>
    <w:rsid w:val="00911E7E"/>
    <w:rsid w:val="00912382"/>
    <w:rsid w:val="00912601"/>
    <w:rsid w:val="00912A8A"/>
    <w:rsid w:val="00912B5F"/>
    <w:rsid w:val="00914374"/>
    <w:rsid w:val="00915EC2"/>
    <w:rsid w:val="009160C6"/>
    <w:rsid w:val="00916774"/>
    <w:rsid w:val="009173EC"/>
    <w:rsid w:val="00920293"/>
    <w:rsid w:val="009205BC"/>
    <w:rsid w:val="00921347"/>
    <w:rsid w:val="00922C94"/>
    <w:rsid w:val="00923707"/>
    <w:rsid w:val="00923E5C"/>
    <w:rsid w:val="00924212"/>
    <w:rsid w:val="00924BF7"/>
    <w:rsid w:val="00926813"/>
    <w:rsid w:val="0093070A"/>
    <w:rsid w:val="009313F4"/>
    <w:rsid w:val="00931869"/>
    <w:rsid w:val="0093209C"/>
    <w:rsid w:val="009339BE"/>
    <w:rsid w:val="00934E72"/>
    <w:rsid w:val="009351EB"/>
    <w:rsid w:val="009357C2"/>
    <w:rsid w:val="00935D4B"/>
    <w:rsid w:val="00936452"/>
    <w:rsid w:val="009375A6"/>
    <w:rsid w:val="00942BA5"/>
    <w:rsid w:val="00943F3D"/>
    <w:rsid w:val="009442AE"/>
    <w:rsid w:val="00946C5B"/>
    <w:rsid w:val="00950640"/>
    <w:rsid w:val="009534F6"/>
    <w:rsid w:val="00953977"/>
    <w:rsid w:val="00953E3F"/>
    <w:rsid w:val="00956607"/>
    <w:rsid w:val="00956704"/>
    <w:rsid w:val="00956BA9"/>
    <w:rsid w:val="009570C9"/>
    <w:rsid w:val="009608E8"/>
    <w:rsid w:val="00961F86"/>
    <w:rsid w:val="00970F35"/>
    <w:rsid w:val="009711EE"/>
    <w:rsid w:val="0097169E"/>
    <w:rsid w:val="00971E0A"/>
    <w:rsid w:val="009731FD"/>
    <w:rsid w:val="00975EEB"/>
    <w:rsid w:val="00975EEC"/>
    <w:rsid w:val="00975FCF"/>
    <w:rsid w:val="00977994"/>
    <w:rsid w:val="00981447"/>
    <w:rsid w:val="00981816"/>
    <w:rsid w:val="009848DD"/>
    <w:rsid w:val="00984F82"/>
    <w:rsid w:val="00985EA5"/>
    <w:rsid w:val="00986548"/>
    <w:rsid w:val="009867E2"/>
    <w:rsid w:val="009873F9"/>
    <w:rsid w:val="009906B4"/>
    <w:rsid w:val="00991BC9"/>
    <w:rsid w:val="0099252B"/>
    <w:rsid w:val="00992B9F"/>
    <w:rsid w:val="00992D8B"/>
    <w:rsid w:val="009946A2"/>
    <w:rsid w:val="009966A3"/>
    <w:rsid w:val="009974D8"/>
    <w:rsid w:val="00997EFB"/>
    <w:rsid w:val="009A0184"/>
    <w:rsid w:val="009A0335"/>
    <w:rsid w:val="009A09E1"/>
    <w:rsid w:val="009A12AD"/>
    <w:rsid w:val="009A340A"/>
    <w:rsid w:val="009A3A51"/>
    <w:rsid w:val="009A4F08"/>
    <w:rsid w:val="009B0100"/>
    <w:rsid w:val="009B059D"/>
    <w:rsid w:val="009B0871"/>
    <w:rsid w:val="009B1C58"/>
    <w:rsid w:val="009B3185"/>
    <w:rsid w:val="009B45F0"/>
    <w:rsid w:val="009B4CC7"/>
    <w:rsid w:val="009B55FA"/>
    <w:rsid w:val="009B6634"/>
    <w:rsid w:val="009B6691"/>
    <w:rsid w:val="009B6EAD"/>
    <w:rsid w:val="009C03BD"/>
    <w:rsid w:val="009C1DB2"/>
    <w:rsid w:val="009C2C6E"/>
    <w:rsid w:val="009C3CB1"/>
    <w:rsid w:val="009C45E7"/>
    <w:rsid w:val="009C55AC"/>
    <w:rsid w:val="009C6A2D"/>
    <w:rsid w:val="009C7448"/>
    <w:rsid w:val="009D071C"/>
    <w:rsid w:val="009D0CCA"/>
    <w:rsid w:val="009D19D0"/>
    <w:rsid w:val="009D2F38"/>
    <w:rsid w:val="009D3108"/>
    <w:rsid w:val="009D3D36"/>
    <w:rsid w:val="009D5C53"/>
    <w:rsid w:val="009D719C"/>
    <w:rsid w:val="009E121D"/>
    <w:rsid w:val="009E231E"/>
    <w:rsid w:val="009E2A1D"/>
    <w:rsid w:val="009E7278"/>
    <w:rsid w:val="009E76F0"/>
    <w:rsid w:val="009E793A"/>
    <w:rsid w:val="009F01EC"/>
    <w:rsid w:val="009F3417"/>
    <w:rsid w:val="009F3466"/>
    <w:rsid w:val="009F4D79"/>
    <w:rsid w:val="009F5DB3"/>
    <w:rsid w:val="00A00A0A"/>
    <w:rsid w:val="00A01E5B"/>
    <w:rsid w:val="00A05875"/>
    <w:rsid w:val="00A06A1D"/>
    <w:rsid w:val="00A071DA"/>
    <w:rsid w:val="00A117E9"/>
    <w:rsid w:val="00A118C0"/>
    <w:rsid w:val="00A1283F"/>
    <w:rsid w:val="00A13770"/>
    <w:rsid w:val="00A15104"/>
    <w:rsid w:val="00A15546"/>
    <w:rsid w:val="00A16105"/>
    <w:rsid w:val="00A168AD"/>
    <w:rsid w:val="00A17374"/>
    <w:rsid w:val="00A1773A"/>
    <w:rsid w:val="00A20049"/>
    <w:rsid w:val="00A20DEF"/>
    <w:rsid w:val="00A23509"/>
    <w:rsid w:val="00A24BC9"/>
    <w:rsid w:val="00A25467"/>
    <w:rsid w:val="00A2630A"/>
    <w:rsid w:val="00A30F7E"/>
    <w:rsid w:val="00A33895"/>
    <w:rsid w:val="00A34F73"/>
    <w:rsid w:val="00A35674"/>
    <w:rsid w:val="00A35F08"/>
    <w:rsid w:val="00A3658F"/>
    <w:rsid w:val="00A3752C"/>
    <w:rsid w:val="00A4059A"/>
    <w:rsid w:val="00A4102F"/>
    <w:rsid w:val="00A44060"/>
    <w:rsid w:val="00A4489D"/>
    <w:rsid w:val="00A453D6"/>
    <w:rsid w:val="00A50A6D"/>
    <w:rsid w:val="00A52B0A"/>
    <w:rsid w:val="00A52FFC"/>
    <w:rsid w:val="00A53629"/>
    <w:rsid w:val="00A5565B"/>
    <w:rsid w:val="00A56F7D"/>
    <w:rsid w:val="00A578BD"/>
    <w:rsid w:val="00A57B1F"/>
    <w:rsid w:val="00A60D7F"/>
    <w:rsid w:val="00A62B95"/>
    <w:rsid w:val="00A62D0C"/>
    <w:rsid w:val="00A6302F"/>
    <w:rsid w:val="00A63450"/>
    <w:rsid w:val="00A64BDE"/>
    <w:rsid w:val="00A66B07"/>
    <w:rsid w:val="00A67918"/>
    <w:rsid w:val="00A708C5"/>
    <w:rsid w:val="00A712BF"/>
    <w:rsid w:val="00A712D1"/>
    <w:rsid w:val="00A7271D"/>
    <w:rsid w:val="00A7371A"/>
    <w:rsid w:val="00A742A0"/>
    <w:rsid w:val="00A75EAC"/>
    <w:rsid w:val="00A77444"/>
    <w:rsid w:val="00A80354"/>
    <w:rsid w:val="00A80FD2"/>
    <w:rsid w:val="00A8158C"/>
    <w:rsid w:val="00A87DAC"/>
    <w:rsid w:val="00A948C4"/>
    <w:rsid w:val="00A94D27"/>
    <w:rsid w:val="00A97283"/>
    <w:rsid w:val="00A9762F"/>
    <w:rsid w:val="00A976E2"/>
    <w:rsid w:val="00AA3082"/>
    <w:rsid w:val="00AA4D93"/>
    <w:rsid w:val="00AA5C99"/>
    <w:rsid w:val="00AA70BB"/>
    <w:rsid w:val="00AA71D3"/>
    <w:rsid w:val="00AA7A43"/>
    <w:rsid w:val="00AA7CD8"/>
    <w:rsid w:val="00AB0718"/>
    <w:rsid w:val="00AB0F62"/>
    <w:rsid w:val="00AB4764"/>
    <w:rsid w:val="00AB6027"/>
    <w:rsid w:val="00AC38BE"/>
    <w:rsid w:val="00AC6411"/>
    <w:rsid w:val="00AD01AA"/>
    <w:rsid w:val="00AD0515"/>
    <w:rsid w:val="00AD0A31"/>
    <w:rsid w:val="00AD171A"/>
    <w:rsid w:val="00AD3F1A"/>
    <w:rsid w:val="00AD4240"/>
    <w:rsid w:val="00AD6F56"/>
    <w:rsid w:val="00AD7E86"/>
    <w:rsid w:val="00AE0398"/>
    <w:rsid w:val="00AE20D3"/>
    <w:rsid w:val="00AE3320"/>
    <w:rsid w:val="00AE483B"/>
    <w:rsid w:val="00AE5973"/>
    <w:rsid w:val="00AE59A6"/>
    <w:rsid w:val="00AE6985"/>
    <w:rsid w:val="00AE6CB3"/>
    <w:rsid w:val="00AF00D7"/>
    <w:rsid w:val="00AF0527"/>
    <w:rsid w:val="00AF1793"/>
    <w:rsid w:val="00AF2D24"/>
    <w:rsid w:val="00AF386F"/>
    <w:rsid w:val="00AF561F"/>
    <w:rsid w:val="00AF5963"/>
    <w:rsid w:val="00AF7092"/>
    <w:rsid w:val="00AF7BAD"/>
    <w:rsid w:val="00B00706"/>
    <w:rsid w:val="00B014B7"/>
    <w:rsid w:val="00B035A2"/>
    <w:rsid w:val="00B04837"/>
    <w:rsid w:val="00B07CBC"/>
    <w:rsid w:val="00B07FD7"/>
    <w:rsid w:val="00B13E5F"/>
    <w:rsid w:val="00B14D81"/>
    <w:rsid w:val="00B16BC2"/>
    <w:rsid w:val="00B17AEB"/>
    <w:rsid w:val="00B20E24"/>
    <w:rsid w:val="00B22DBF"/>
    <w:rsid w:val="00B22F97"/>
    <w:rsid w:val="00B25847"/>
    <w:rsid w:val="00B265AD"/>
    <w:rsid w:val="00B26949"/>
    <w:rsid w:val="00B270B4"/>
    <w:rsid w:val="00B27F19"/>
    <w:rsid w:val="00B3393E"/>
    <w:rsid w:val="00B354B6"/>
    <w:rsid w:val="00B357A0"/>
    <w:rsid w:val="00B35B4C"/>
    <w:rsid w:val="00B35C0F"/>
    <w:rsid w:val="00B35E1B"/>
    <w:rsid w:val="00B404C6"/>
    <w:rsid w:val="00B40CAB"/>
    <w:rsid w:val="00B41D58"/>
    <w:rsid w:val="00B42EC4"/>
    <w:rsid w:val="00B42F48"/>
    <w:rsid w:val="00B4327B"/>
    <w:rsid w:val="00B44379"/>
    <w:rsid w:val="00B44846"/>
    <w:rsid w:val="00B44952"/>
    <w:rsid w:val="00B45743"/>
    <w:rsid w:val="00B46499"/>
    <w:rsid w:val="00B46B4B"/>
    <w:rsid w:val="00B4762A"/>
    <w:rsid w:val="00B51218"/>
    <w:rsid w:val="00B51E25"/>
    <w:rsid w:val="00B54823"/>
    <w:rsid w:val="00B61228"/>
    <w:rsid w:val="00B617E3"/>
    <w:rsid w:val="00B6217F"/>
    <w:rsid w:val="00B63E03"/>
    <w:rsid w:val="00B6482D"/>
    <w:rsid w:val="00B6526A"/>
    <w:rsid w:val="00B6597E"/>
    <w:rsid w:val="00B6692B"/>
    <w:rsid w:val="00B67953"/>
    <w:rsid w:val="00B70434"/>
    <w:rsid w:val="00B70EA9"/>
    <w:rsid w:val="00B7178C"/>
    <w:rsid w:val="00B71995"/>
    <w:rsid w:val="00B71DCF"/>
    <w:rsid w:val="00B73902"/>
    <w:rsid w:val="00B74245"/>
    <w:rsid w:val="00B75170"/>
    <w:rsid w:val="00B7670D"/>
    <w:rsid w:val="00B7694D"/>
    <w:rsid w:val="00B77470"/>
    <w:rsid w:val="00B815B3"/>
    <w:rsid w:val="00B83131"/>
    <w:rsid w:val="00B833B3"/>
    <w:rsid w:val="00B8473A"/>
    <w:rsid w:val="00B8496F"/>
    <w:rsid w:val="00B84CBD"/>
    <w:rsid w:val="00B8518C"/>
    <w:rsid w:val="00B852F7"/>
    <w:rsid w:val="00B855A1"/>
    <w:rsid w:val="00B8613B"/>
    <w:rsid w:val="00B868EA"/>
    <w:rsid w:val="00B86E6F"/>
    <w:rsid w:val="00B877F2"/>
    <w:rsid w:val="00B910D9"/>
    <w:rsid w:val="00B91BF5"/>
    <w:rsid w:val="00B92E7B"/>
    <w:rsid w:val="00B9367C"/>
    <w:rsid w:val="00B9552C"/>
    <w:rsid w:val="00B9582D"/>
    <w:rsid w:val="00B95C3B"/>
    <w:rsid w:val="00BA03AD"/>
    <w:rsid w:val="00BA07EF"/>
    <w:rsid w:val="00BA0878"/>
    <w:rsid w:val="00BA136C"/>
    <w:rsid w:val="00BA277C"/>
    <w:rsid w:val="00BA37B4"/>
    <w:rsid w:val="00BA50A9"/>
    <w:rsid w:val="00BA5879"/>
    <w:rsid w:val="00BA5D79"/>
    <w:rsid w:val="00BA616D"/>
    <w:rsid w:val="00BA7E3B"/>
    <w:rsid w:val="00BB00B7"/>
    <w:rsid w:val="00BB1D76"/>
    <w:rsid w:val="00BB2F8C"/>
    <w:rsid w:val="00BB5691"/>
    <w:rsid w:val="00BB5A91"/>
    <w:rsid w:val="00BB5C5F"/>
    <w:rsid w:val="00BB634A"/>
    <w:rsid w:val="00BB70F1"/>
    <w:rsid w:val="00BB793D"/>
    <w:rsid w:val="00BC09E0"/>
    <w:rsid w:val="00BC17D1"/>
    <w:rsid w:val="00BC29E6"/>
    <w:rsid w:val="00BC47E2"/>
    <w:rsid w:val="00BC4E2E"/>
    <w:rsid w:val="00BC611D"/>
    <w:rsid w:val="00BC67F4"/>
    <w:rsid w:val="00BC686E"/>
    <w:rsid w:val="00BC72C4"/>
    <w:rsid w:val="00BD2DB8"/>
    <w:rsid w:val="00BD325C"/>
    <w:rsid w:val="00BD3679"/>
    <w:rsid w:val="00BD498A"/>
    <w:rsid w:val="00BD4A60"/>
    <w:rsid w:val="00BD5B68"/>
    <w:rsid w:val="00BD665C"/>
    <w:rsid w:val="00BD7E17"/>
    <w:rsid w:val="00BE366D"/>
    <w:rsid w:val="00BE4E64"/>
    <w:rsid w:val="00BE5B3B"/>
    <w:rsid w:val="00BE6100"/>
    <w:rsid w:val="00BE61A2"/>
    <w:rsid w:val="00BE7E0D"/>
    <w:rsid w:val="00BF1942"/>
    <w:rsid w:val="00BF30EE"/>
    <w:rsid w:val="00BF3A30"/>
    <w:rsid w:val="00BF45EE"/>
    <w:rsid w:val="00BF4DBA"/>
    <w:rsid w:val="00BF60BF"/>
    <w:rsid w:val="00BF6EBC"/>
    <w:rsid w:val="00BF7D1E"/>
    <w:rsid w:val="00C009D6"/>
    <w:rsid w:val="00C01524"/>
    <w:rsid w:val="00C03284"/>
    <w:rsid w:val="00C041C0"/>
    <w:rsid w:val="00C05275"/>
    <w:rsid w:val="00C06A2D"/>
    <w:rsid w:val="00C06C97"/>
    <w:rsid w:val="00C075B2"/>
    <w:rsid w:val="00C076F6"/>
    <w:rsid w:val="00C07902"/>
    <w:rsid w:val="00C1205E"/>
    <w:rsid w:val="00C13D7D"/>
    <w:rsid w:val="00C145EF"/>
    <w:rsid w:val="00C148BC"/>
    <w:rsid w:val="00C14E1C"/>
    <w:rsid w:val="00C15621"/>
    <w:rsid w:val="00C15C63"/>
    <w:rsid w:val="00C17161"/>
    <w:rsid w:val="00C17358"/>
    <w:rsid w:val="00C20072"/>
    <w:rsid w:val="00C2099E"/>
    <w:rsid w:val="00C21E9D"/>
    <w:rsid w:val="00C250E1"/>
    <w:rsid w:val="00C259A7"/>
    <w:rsid w:val="00C27174"/>
    <w:rsid w:val="00C300D1"/>
    <w:rsid w:val="00C34B1F"/>
    <w:rsid w:val="00C406AE"/>
    <w:rsid w:val="00C417AA"/>
    <w:rsid w:val="00C4195B"/>
    <w:rsid w:val="00C433A3"/>
    <w:rsid w:val="00C44DC8"/>
    <w:rsid w:val="00C44F40"/>
    <w:rsid w:val="00C45AFC"/>
    <w:rsid w:val="00C47C60"/>
    <w:rsid w:val="00C50307"/>
    <w:rsid w:val="00C5177C"/>
    <w:rsid w:val="00C51869"/>
    <w:rsid w:val="00C51B53"/>
    <w:rsid w:val="00C53112"/>
    <w:rsid w:val="00C53900"/>
    <w:rsid w:val="00C53B79"/>
    <w:rsid w:val="00C5478E"/>
    <w:rsid w:val="00C55709"/>
    <w:rsid w:val="00C55CFF"/>
    <w:rsid w:val="00C56769"/>
    <w:rsid w:val="00C56E0A"/>
    <w:rsid w:val="00C609DA"/>
    <w:rsid w:val="00C60A68"/>
    <w:rsid w:val="00C617DF"/>
    <w:rsid w:val="00C64ECF"/>
    <w:rsid w:val="00C64F52"/>
    <w:rsid w:val="00C663F2"/>
    <w:rsid w:val="00C67535"/>
    <w:rsid w:val="00C67E57"/>
    <w:rsid w:val="00C7013C"/>
    <w:rsid w:val="00C70219"/>
    <w:rsid w:val="00C7277A"/>
    <w:rsid w:val="00C72C73"/>
    <w:rsid w:val="00C72F56"/>
    <w:rsid w:val="00C734BA"/>
    <w:rsid w:val="00C73B57"/>
    <w:rsid w:val="00C74506"/>
    <w:rsid w:val="00C74549"/>
    <w:rsid w:val="00C7525C"/>
    <w:rsid w:val="00C75685"/>
    <w:rsid w:val="00C769DA"/>
    <w:rsid w:val="00C76F3E"/>
    <w:rsid w:val="00C770E2"/>
    <w:rsid w:val="00C83222"/>
    <w:rsid w:val="00C8332D"/>
    <w:rsid w:val="00C85647"/>
    <w:rsid w:val="00C85F2A"/>
    <w:rsid w:val="00C860C6"/>
    <w:rsid w:val="00C86ACF"/>
    <w:rsid w:val="00C876A7"/>
    <w:rsid w:val="00C90A02"/>
    <w:rsid w:val="00C90D18"/>
    <w:rsid w:val="00C91E5C"/>
    <w:rsid w:val="00C925F4"/>
    <w:rsid w:val="00C92AD8"/>
    <w:rsid w:val="00C930B3"/>
    <w:rsid w:val="00C956D7"/>
    <w:rsid w:val="00C95736"/>
    <w:rsid w:val="00C96D58"/>
    <w:rsid w:val="00C970F9"/>
    <w:rsid w:val="00CA23C5"/>
    <w:rsid w:val="00CA2D82"/>
    <w:rsid w:val="00CA3C7F"/>
    <w:rsid w:val="00CA455D"/>
    <w:rsid w:val="00CA5F60"/>
    <w:rsid w:val="00CB08A0"/>
    <w:rsid w:val="00CB0B9D"/>
    <w:rsid w:val="00CB112A"/>
    <w:rsid w:val="00CB11F4"/>
    <w:rsid w:val="00CB19D5"/>
    <w:rsid w:val="00CB1D5A"/>
    <w:rsid w:val="00CB23AF"/>
    <w:rsid w:val="00CB3425"/>
    <w:rsid w:val="00CB3CC7"/>
    <w:rsid w:val="00CB575F"/>
    <w:rsid w:val="00CB582A"/>
    <w:rsid w:val="00CB5BC5"/>
    <w:rsid w:val="00CB69C0"/>
    <w:rsid w:val="00CB69F7"/>
    <w:rsid w:val="00CC0EC8"/>
    <w:rsid w:val="00CC2AC8"/>
    <w:rsid w:val="00CC33D1"/>
    <w:rsid w:val="00CC3E7D"/>
    <w:rsid w:val="00CC5B47"/>
    <w:rsid w:val="00CC5C0F"/>
    <w:rsid w:val="00CC6BCA"/>
    <w:rsid w:val="00CD10AA"/>
    <w:rsid w:val="00CD5337"/>
    <w:rsid w:val="00CD555C"/>
    <w:rsid w:val="00CD585B"/>
    <w:rsid w:val="00CD6759"/>
    <w:rsid w:val="00CE2B95"/>
    <w:rsid w:val="00CE4EE4"/>
    <w:rsid w:val="00CE63F1"/>
    <w:rsid w:val="00CF1BE7"/>
    <w:rsid w:val="00CF396F"/>
    <w:rsid w:val="00CF3DBB"/>
    <w:rsid w:val="00CF4B17"/>
    <w:rsid w:val="00CF4F5C"/>
    <w:rsid w:val="00CF5486"/>
    <w:rsid w:val="00CF54B2"/>
    <w:rsid w:val="00CF5AF5"/>
    <w:rsid w:val="00CF5C11"/>
    <w:rsid w:val="00CF6E2B"/>
    <w:rsid w:val="00CF6F97"/>
    <w:rsid w:val="00D00F04"/>
    <w:rsid w:val="00D02504"/>
    <w:rsid w:val="00D02AE6"/>
    <w:rsid w:val="00D03F8C"/>
    <w:rsid w:val="00D04970"/>
    <w:rsid w:val="00D04F8B"/>
    <w:rsid w:val="00D053C8"/>
    <w:rsid w:val="00D055EA"/>
    <w:rsid w:val="00D07452"/>
    <w:rsid w:val="00D0772D"/>
    <w:rsid w:val="00D1027F"/>
    <w:rsid w:val="00D1036C"/>
    <w:rsid w:val="00D14603"/>
    <w:rsid w:val="00D148C2"/>
    <w:rsid w:val="00D15A5E"/>
    <w:rsid w:val="00D16A99"/>
    <w:rsid w:val="00D16F1B"/>
    <w:rsid w:val="00D17F01"/>
    <w:rsid w:val="00D20448"/>
    <w:rsid w:val="00D21223"/>
    <w:rsid w:val="00D217A7"/>
    <w:rsid w:val="00D21EA3"/>
    <w:rsid w:val="00D24665"/>
    <w:rsid w:val="00D25908"/>
    <w:rsid w:val="00D26290"/>
    <w:rsid w:val="00D27EBD"/>
    <w:rsid w:val="00D301DB"/>
    <w:rsid w:val="00D32313"/>
    <w:rsid w:val="00D33C51"/>
    <w:rsid w:val="00D3473D"/>
    <w:rsid w:val="00D35F1C"/>
    <w:rsid w:val="00D36DE8"/>
    <w:rsid w:val="00D37E8E"/>
    <w:rsid w:val="00D37F20"/>
    <w:rsid w:val="00D4214F"/>
    <w:rsid w:val="00D422D7"/>
    <w:rsid w:val="00D44C19"/>
    <w:rsid w:val="00D45EBC"/>
    <w:rsid w:val="00D4632E"/>
    <w:rsid w:val="00D468F0"/>
    <w:rsid w:val="00D470A1"/>
    <w:rsid w:val="00D470EF"/>
    <w:rsid w:val="00D50E6A"/>
    <w:rsid w:val="00D51DE9"/>
    <w:rsid w:val="00D53260"/>
    <w:rsid w:val="00D5713D"/>
    <w:rsid w:val="00D57FFB"/>
    <w:rsid w:val="00D60815"/>
    <w:rsid w:val="00D60FB7"/>
    <w:rsid w:val="00D6129D"/>
    <w:rsid w:val="00D64BAD"/>
    <w:rsid w:val="00D64DC0"/>
    <w:rsid w:val="00D6532A"/>
    <w:rsid w:val="00D67737"/>
    <w:rsid w:val="00D67F6F"/>
    <w:rsid w:val="00D7056A"/>
    <w:rsid w:val="00D7092D"/>
    <w:rsid w:val="00D70F84"/>
    <w:rsid w:val="00D711B6"/>
    <w:rsid w:val="00D735A1"/>
    <w:rsid w:val="00D74CDB"/>
    <w:rsid w:val="00D75A8D"/>
    <w:rsid w:val="00D76650"/>
    <w:rsid w:val="00D80B36"/>
    <w:rsid w:val="00D80DCA"/>
    <w:rsid w:val="00D82496"/>
    <w:rsid w:val="00D8321E"/>
    <w:rsid w:val="00D83A7F"/>
    <w:rsid w:val="00D83D93"/>
    <w:rsid w:val="00D86BAD"/>
    <w:rsid w:val="00D9091B"/>
    <w:rsid w:val="00D9099C"/>
    <w:rsid w:val="00D91455"/>
    <w:rsid w:val="00D924CD"/>
    <w:rsid w:val="00D9256E"/>
    <w:rsid w:val="00D93639"/>
    <w:rsid w:val="00D944BE"/>
    <w:rsid w:val="00D95C10"/>
    <w:rsid w:val="00D96B5F"/>
    <w:rsid w:val="00D96B7F"/>
    <w:rsid w:val="00D97941"/>
    <w:rsid w:val="00DA1995"/>
    <w:rsid w:val="00DA25BB"/>
    <w:rsid w:val="00DA3C72"/>
    <w:rsid w:val="00DA4A58"/>
    <w:rsid w:val="00DA5574"/>
    <w:rsid w:val="00DB0DE4"/>
    <w:rsid w:val="00DB24D3"/>
    <w:rsid w:val="00DB34A3"/>
    <w:rsid w:val="00DC082E"/>
    <w:rsid w:val="00DC1E97"/>
    <w:rsid w:val="00DC3124"/>
    <w:rsid w:val="00DC3594"/>
    <w:rsid w:val="00DC3677"/>
    <w:rsid w:val="00DC555F"/>
    <w:rsid w:val="00DC75E0"/>
    <w:rsid w:val="00DD1CCF"/>
    <w:rsid w:val="00DD3CF5"/>
    <w:rsid w:val="00DD7FBB"/>
    <w:rsid w:val="00DE370A"/>
    <w:rsid w:val="00DE4364"/>
    <w:rsid w:val="00DE463A"/>
    <w:rsid w:val="00DE48D8"/>
    <w:rsid w:val="00DE4FE5"/>
    <w:rsid w:val="00DE5F13"/>
    <w:rsid w:val="00DE728B"/>
    <w:rsid w:val="00DE7338"/>
    <w:rsid w:val="00DE7B70"/>
    <w:rsid w:val="00DF064F"/>
    <w:rsid w:val="00DF143F"/>
    <w:rsid w:val="00DF1647"/>
    <w:rsid w:val="00DF1911"/>
    <w:rsid w:val="00DF2B33"/>
    <w:rsid w:val="00DF3E76"/>
    <w:rsid w:val="00DF62F7"/>
    <w:rsid w:val="00DF67D7"/>
    <w:rsid w:val="00DF6CE6"/>
    <w:rsid w:val="00E01C70"/>
    <w:rsid w:val="00E03820"/>
    <w:rsid w:val="00E067C8"/>
    <w:rsid w:val="00E06D4C"/>
    <w:rsid w:val="00E07209"/>
    <w:rsid w:val="00E10A1E"/>
    <w:rsid w:val="00E12977"/>
    <w:rsid w:val="00E14410"/>
    <w:rsid w:val="00E1580F"/>
    <w:rsid w:val="00E15831"/>
    <w:rsid w:val="00E2104D"/>
    <w:rsid w:val="00E213FE"/>
    <w:rsid w:val="00E23969"/>
    <w:rsid w:val="00E23BA1"/>
    <w:rsid w:val="00E24404"/>
    <w:rsid w:val="00E256ED"/>
    <w:rsid w:val="00E2587B"/>
    <w:rsid w:val="00E2691C"/>
    <w:rsid w:val="00E2709F"/>
    <w:rsid w:val="00E31D9F"/>
    <w:rsid w:val="00E323D5"/>
    <w:rsid w:val="00E34383"/>
    <w:rsid w:val="00E34827"/>
    <w:rsid w:val="00E36F3F"/>
    <w:rsid w:val="00E40D04"/>
    <w:rsid w:val="00E40D73"/>
    <w:rsid w:val="00E44084"/>
    <w:rsid w:val="00E4498E"/>
    <w:rsid w:val="00E4589F"/>
    <w:rsid w:val="00E458A8"/>
    <w:rsid w:val="00E459BC"/>
    <w:rsid w:val="00E46D09"/>
    <w:rsid w:val="00E47EB9"/>
    <w:rsid w:val="00E53209"/>
    <w:rsid w:val="00E537D0"/>
    <w:rsid w:val="00E53A73"/>
    <w:rsid w:val="00E53BD3"/>
    <w:rsid w:val="00E544F3"/>
    <w:rsid w:val="00E56305"/>
    <w:rsid w:val="00E56C5F"/>
    <w:rsid w:val="00E60745"/>
    <w:rsid w:val="00E60A5F"/>
    <w:rsid w:val="00E60C46"/>
    <w:rsid w:val="00E614CD"/>
    <w:rsid w:val="00E618F4"/>
    <w:rsid w:val="00E626BE"/>
    <w:rsid w:val="00E63A03"/>
    <w:rsid w:val="00E64254"/>
    <w:rsid w:val="00E64343"/>
    <w:rsid w:val="00E645C5"/>
    <w:rsid w:val="00E64EBA"/>
    <w:rsid w:val="00E65608"/>
    <w:rsid w:val="00E66AAD"/>
    <w:rsid w:val="00E67105"/>
    <w:rsid w:val="00E71FAD"/>
    <w:rsid w:val="00E721A6"/>
    <w:rsid w:val="00E7227C"/>
    <w:rsid w:val="00E727E9"/>
    <w:rsid w:val="00E727FB"/>
    <w:rsid w:val="00E747EA"/>
    <w:rsid w:val="00E74AFE"/>
    <w:rsid w:val="00E751FE"/>
    <w:rsid w:val="00E75538"/>
    <w:rsid w:val="00E7629F"/>
    <w:rsid w:val="00E76561"/>
    <w:rsid w:val="00E76852"/>
    <w:rsid w:val="00E76989"/>
    <w:rsid w:val="00E76AF4"/>
    <w:rsid w:val="00E76B0A"/>
    <w:rsid w:val="00E77A0A"/>
    <w:rsid w:val="00E82A4F"/>
    <w:rsid w:val="00E85A8B"/>
    <w:rsid w:val="00E85BC5"/>
    <w:rsid w:val="00E87B96"/>
    <w:rsid w:val="00E90E29"/>
    <w:rsid w:val="00E91DB7"/>
    <w:rsid w:val="00E9225B"/>
    <w:rsid w:val="00E92851"/>
    <w:rsid w:val="00E9328E"/>
    <w:rsid w:val="00E944E7"/>
    <w:rsid w:val="00E94840"/>
    <w:rsid w:val="00E94BB9"/>
    <w:rsid w:val="00E953EB"/>
    <w:rsid w:val="00E96446"/>
    <w:rsid w:val="00E96A69"/>
    <w:rsid w:val="00E971C5"/>
    <w:rsid w:val="00E97C2F"/>
    <w:rsid w:val="00E97EC2"/>
    <w:rsid w:val="00EA02CE"/>
    <w:rsid w:val="00EA0D34"/>
    <w:rsid w:val="00EA0D47"/>
    <w:rsid w:val="00EA15BA"/>
    <w:rsid w:val="00EA1BD1"/>
    <w:rsid w:val="00EA3761"/>
    <w:rsid w:val="00EA3D9C"/>
    <w:rsid w:val="00EA63C7"/>
    <w:rsid w:val="00EA6BFF"/>
    <w:rsid w:val="00EA6DE6"/>
    <w:rsid w:val="00EB0065"/>
    <w:rsid w:val="00EB2617"/>
    <w:rsid w:val="00EB28E1"/>
    <w:rsid w:val="00EB3D01"/>
    <w:rsid w:val="00EB40B5"/>
    <w:rsid w:val="00EB47AE"/>
    <w:rsid w:val="00EB53D3"/>
    <w:rsid w:val="00EB571C"/>
    <w:rsid w:val="00EB7FA3"/>
    <w:rsid w:val="00EC3BFE"/>
    <w:rsid w:val="00EC403E"/>
    <w:rsid w:val="00EC4A1B"/>
    <w:rsid w:val="00ED03A2"/>
    <w:rsid w:val="00ED04FE"/>
    <w:rsid w:val="00ED0A1D"/>
    <w:rsid w:val="00ED3FE7"/>
    <w:rsid w:val="00ED423F"/>
    <w:rsid w:val="00ED4FFA"/>
    <w:rsid w:val="00ED747B"/>
    <w:rsid w:val="00EE508B"/>
    <w:rsid w:val="00EE741C"/>
    <w:rsid w:val="00EF02F7"/>
    <w:rsid w:val="00EF0A83"/>
    <w:rsid w:val="00EF1456"/>
    <w:rsid w:val="00EF38CF"/>
    <w:rsid w:val="00EF5069"/>
    <w:rsid w:val="00EF5346"/>
    <w:rsid w:val="00EF5BAA"/>
    <w:rsid w:val="00EF6765"/>
    <w:rsid w:val="00EF7B2A"/>
    <w:rsid w:val="00F00D88"/>
    <w:rsid w:val="00F029C6"/>
    <w:rsid w:val="00F029F5"/>
    <w:rsid w:val="00F036CF"/>
    <w:rsid w:val="00F0677B"/>
    <w:rsid w:val="00F10073"/>
    <w:rsid w:val="00F10633"/>
    <w:rsid w:val="00F10EE5"/>
    <w:rsid w:val="00F125F4"/>
    <w:rsid w:val="00F1263B"/>
    <w:rsid w:val="00F14077"/>
    <w:rsid w:val="00F142A5"/>
    <w:rsid w:val="00F14B26"/>
    <w:rsid w:val="00F14E54"/>
    <w:rsid w:val="00F16F8F"/>
    <w:rsid w:val="00F17F28"/>
    <w:rsid w:val="00F20F05"/>
    <w:rsid w:val="00F21871"/>
    <w:rsid w:val="00F224A9"/>
    <w:rsid w:val="00F22537"/>
    <w:rsid w:val="00F25CCD"/>
    <w:rsid w:val="00F278CD"/>
    <w:rsid w:val="00F27EA1"/>
    <w:rsid w:val="00F34545"/>
    <w:rsid w:val="00F34EB0"/>
    <w:rsid w:val="00F366B5"/>
    <w:rsid w:val="00F3732C"/>
    <w:rsid w:val="00F407B4"/>
    <w:rsid w:val="00F41BCE"/>
    <w:rsid w:val="00F43754"/>
    <w:rsid w:val="00F44AB7"/>
    <w:rsid w:val="00F44C66"/>
    <w:rsid w:val="00F45F57"/>
    <w:rsid w:val="00F460E4"/>
    <w:rsid w:val="00F5002A"/>
    <w:rsid w:val="00F5135B"/>
    <w:rsid w:val="00F51BAC"/>
    <w:rsid w:val="00F52638"/>
    <w:rsid w:val="00F52667"/>
    <w:rsid w:val="00F526C9"/>
    <w:rsid w:val="00F52F97"/>
    <w:rsid w:val="00F54882"/>
    <w:rsid w:val="00F551EE"/>
    <w:rsid w:val="00F604EB"/>
    <w:rsid w:val="00F60875"/>
    <w:rsid w:val="00F60D1F"/>
    <w:rsid w:val="00F60E00"/>
    <w:rsid w:val="00F62406"/>
    <w:rsid w:val="00F65025"/>
    <w:rsid w:val="00F6561C"/>
    <w:rsid w:val="00F6583E"/>
    <w:rsid w:val="00F66717"/>
    <w:rsid w:val="00F66C9E"/>
    <w:rsid w:val="00F71386"/>
    <w:rsid w:val="00F74608"/>
    <w:rsid w:val="00F751F1"/>
    <w:rsid w:val="00F76132"/>
    <w:rsid w:val="00F76550"/>
    <w:rsid w:val="00F76DE8"/>
    <w:rsid w:val="00F77452"/>
    <w:rsid w:val="00F80953"/>
    <w:rsid w:val="00F81034"/>
    <w:rsid w:val="00F81C47"/>
    <w:rsid w:val="00F8214B"/>
    <w:rsid w:val="00F822FB"/>
    <w:rsid w:val="00F82904"/>
    <w:rsid w:val="00F82AD1"/>
    <w:rsid w:val="00F83439"/>
    <w:rsid w:val="00F836B3"/>
    <w:rsid w:val="00F860DA"/>
    <w:rsid w:val="00F90136"/>
    <w:rsid w:val="00F90EC5"/>
    <w:rsid w:val="00F91F2A"/>
    <w:rsid w:val="00F9403D"/>
    <w:rsid w:val="00F94138"/>
    <w:rsid w:val="00F9509C"/>
    <w:rsid w:val="00F95648"/>
    <w:rsid w:val="00F95EE1"/>
    <w:rsid w:val="00F97B99"/>
    <w:rsid w:val="00F97FA6"/>
    <w:rsid w:val="00FA0E8C"/>
    <w:rsid w:val="00FA2950"/>
    <w:rsid w:val="00FA4445"/>
    <w:rsid w:val="00FA47CE"/>
    <w:rsid w:val="00FA72C4"/>
    <w:rsid w:val="00FB12D4"/>
    <w:rsid w:val="00FB1969"/>
    <w:rsid w:val="00FB2290"/>
    <w:rsid w:val="00FB22F4"/>
    <w:rsid w:val="00FB39C9"/>
    <w:rsid w:val="00FB42F7"/>
    <w:rsid w:val="00FB47C2"/>
    <w:rsid w:val="00FB509D"/>
    <w:rsid w:val="00FB5DA9"/>
    <w:rsid w:val="00FB6A6B"/>
    <w:rsid w:val="00FC1FA0"/>
    <w:rsid w:val="00FC2072"/>
    <w:rsid w:val="00FC3B18"/>
    <w:rsid w:val="00FD0828"/>
    <w:rsid w:val="00FD1C3B"/>
    <w:rsid w:val="00FD48F3"/>
    <w:rsid w:val="00FD4942"/>
    <w:rsid w:val="00FD5DFA"/>
    <w:rsid w:val="00FD66ED"/>
    <w:rsid w:val="00FD6704"/>
    <w:rsid w:val="00FD7989"/>
    <w:rsid w:val="00FD79E4"/>
    <w:rsid w:val="00FD7E0F"/>
    <w:rsid w:val="00FE62C7"/>
    <w:rsid w:val="00FE69DF"/>
    <w:rsid w:val="00FE7837"/>
    <w:rsid w:val="00FF166A"/>
    <w:rsid w:val="00FF3A9A"/>
    <w:rsid w:val="00FF4139"/>
    <w:rsid w:val="00FF5755"/>
    <w:rsid w:val="00FF697B"/>
    <w:rsid w:val="00FF76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B07E96B6-E028-4794-B8FB-6F61B87A3F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Normal"/>
    <w:link w:val="Style1Char"/>
    <w:autoRedefine/>
    <w:rsid w:val="008B6A13"/>
    <w:pPr>
      <w:shd w:val="clear" w:color="auto" w:fill="FFFFFF" w:themeFill="background1"/>
      <w:tabs>
        <w:tab w:val="left" w:pos="1665"/>
      </w:tabs>
    </w:pPr>
    <w:rPr>
      <w:rFonts w:asciiTheme="majorBidi" w:hAnsiTheme="majorBidi" w:cstheme="majorBidi"/>
      <w:sz w:val="24"/>
      <w:szCs w:val="24"/>
    </w:rPr>
  </w:style>
  <w:style w:type="paragraph" w:customStyle="1" w:styleId="science">
    <w:name w:val="science"/>
    <w:link w:val="scienceChar"/>
    <w:qFormat/>
    <w:rsid w:val="008C5460"/>
    <w:rPr>
      <w:rFonts w:asciiTheme="majorBidi" w:hAnsiTheme="majorBidi" w:cstheme="majorBidi"/>
      <w:sz w:val="24"/>
      <w:szCs w:val="24"/>
    </w:rPr>
  </w:style>
  <w:style w:type="character" w:customStyle="1" w:styleId="Style1Char">
    <w:name w:val="Style1 Char"/>
    <w:basedOn w:val="DefaultParagraphFont"/>
    <w:link w:val="Style1"/>
    <w:rsid w:val="008B6A13"/>
    <w:rPr>
      <w:rFonts w:asciiTheme="majorBidi" w:hAnsiTheme="majorBidi" w:cstheme="majorBidi"/>
      <w:sz w:val="24"/>
      <w:szCs w:val="24"/>
      <w:shd w:val="clear" w:color="auto" w:fill="FFFFFF" w:themeFill="background1"/>
    </w:rPr>
  </w:style>
  <w:style w:type="character" w:customStyle="1" w:styleId="scienceChar">
    <w:name w:val="science Char"/>
    <w:basedOn w:val="Style1Char"/>
    <w:link w:val="science"/>
    <w:rsid w:val="008C5460"/>
    <w:rPr>
      <w:rFonts w:asciiTheme="majorBidi" w:hAnsiTheme="majorBidi" w:cstheme="majorBidi"/>
      <w:sz w:val="24"/>
      <w:szCs w:val="24"/>
      <w:shd w:val="clear" w:color="auto" w:fill="FFFFFF" w:themeFill="background1"/>
    </w:rPr>
  </w:style>
  <w:style w:type="character" w:styleId="PlaceholderText">
    <w:name w:val="Placeholder Text"/>
    <w:basedOn w:val="DefaultParagraphFont"/>
    <w:uiPriority w:val="99"/>
    <w:semiHidden/>
    <w:rsid w:val="00F80953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2D1BD6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221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221D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9C55A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8384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690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585</TotalTime>
  <Pages>4</Pages>
  <Words>1193</Words>
  <Characters>6804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79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ed</dc:creator>
  <cp:keywords/>
  <dc:description/>
  <cp:lastModifiedBy>ahmed</cp:lastModifiedBy>
  <cp:revision>2524</cp:revision>
  <dcterms:created xsi:type="dcterms:W3CDTF">2013-07-21T20:36:00Z</dcterms:created>
  <dcterms:modified xsi:type="dcterms:W3CDTF">2013-10-08T18:04:00Z</dcterms:modified>
</cp:coreProperties>
</file>